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4B2D8083" w14:textId="77777777" w:rsidR="00F9444C" w:rsidRDefault="00DB09EC">
          <w:pPr>
            <w:pStyle w:val="NoSpacing"/>
          </w:pPr>
          <w:r>
            <w:t>Your Name</w:t>
          </w:r>
        </w:p>
      </w:sdtContent>
    </w:sdt>
    <w:p w14:paraId="2BA7F4E9" w14:textId="77777777" w:rsidR="00E614DD" w:rsidRDefault="004C1B3D">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656B67E2" w14:textId="77777777" w:rsidR="00E614DD" w:rsidRDefault="004C1B3D">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647D2FC0" w14:textId="77777777" w:rsidR="00E614DD" w:rsidRDefault="004C1B3D">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319DD31C" w14:textId="77777777" w:rsidR="00E614DD" w:rsidRDefault="00DB09EC">
      <w:pPr>
        <w:pStyle w:val="Title"/>
      </w:pPr>
      <w:r>
        <w:t>Argumentative Essay</w:t>
      </w:r>
      <w:r w:rsidR="00691EC1">
        <w:t xml:space="preserve">: </w:t>
      </w:r>
      <w:r>
        <w:t xml:space="preserve">Balance in the Ecosystem is </w:t>
      </w:r>
      <w:r w:rsidR="00787046">
        <w:t>Critical</w:t>
      </w:r>
    </w:p>
    <w:p w14:paraId="0EB8A467" w14:textId="48002F76" w:rsidR="00787046" w:rsidRDefault="00DB09EC" w:rsidP="00787046">
      <w:r>
        <w:t>The ecosystem is considered the naturally balanced system which surrounds us.</w:t>
      </w:r>
      <w:r w:rsidR="0026663B">
        <w:t xml:space="preserve"> All of us must keep it clean and so that </w:t>
      </w:r>
      <w:r w:rsidR="005C706D">
        <w:t xml:space="preserve">it </w:t>
      </w:r>
      <w:r w:rsidR="0026663B">
        <w:t>helps us to live a peaceful and healthy life</w:t>
      </w:r>
      <w:r w:rsidR="00AD7504">
        <w:t xml:space="preserve">. Although, pollution in the ecosystem regarded as one of the </w:t>
      </w:r>
      <w:r w:rsidR="00771215">
        <w:t>major threats for Earth</w:t>
      </w:r>
      <w:r w:rsidR="00D53573">
        <w:t xml:space="preserve"> and will affect us latterly</w:t>
      </w:r>
      <w:r w:rsidR="00771215">
        <w:t xml:space="preserve">. </w:t>
      </w:r>
      <w:r w:rsidR="00DB063F">
        <w:t xml:space="preserve">People are going to suffer through their </w:t>
      </w:r>
      <w:r w:rsidR="00FF605A">
        <w:t xml:space="preserve">flaws. </w:t>
      </w:r>
      <w:r w:rsidR="00206B95">
        <w:t xml:space="preserve">Pollution endangers </w:t>
      </w:r>
      <w:r w:rsidR="007A0C25">
        <w:t xml:space="preserve">the existence of human and other species as well as destroy the living environment. </w:t>
      </w:r>
      <w:r w:rsidR="00667ABF">
        <w:t xml:space="preserve">It is expected that the future </w:t>
      </w:r>
      <w:r w:rsidR="00BC000B">
        <w:t>will be either green or</w:t>
      </w:r>
      <w:r w:rsidR="00287529">
        <w:t xml:space="preserve"> dark.</w:t>
      </w:r>
    </w:p>
    <w:p w14:paraId="5C87C4FB" w14:textId="13B82E1A" w:rsidR="00CE0E6B" w:rsidRDefault="00DB09EC" w:rsidP="00787046">
      <w:r>
        <w:t>The ecology concept describe</w:t>
      </w:r>
      <w:r w:rsidR="0071228D">
        <w:t xml:space="preserve">s that this natural system is in the equilibrium state. </w:t>
      </w:r>
      <w:r w:rsidR="0088247E">
        <w:t xml:space="preserve">This means that </w:t>
      </w:r>
      <w:r w:rsidR="00DB0659">
        <w:t>every system is in its preferably best state and must not be disturbed</w:t>
      </w:r>
      <w:r w:rsidR="006A0D12">
        <w:t xml:space="preserve">. </w:t>
      </w:r>
      <w:r w:rsidR="006055DE">
        <w:t xml:space="preserve">The naturally balanced system is the one in which both animal and plants communities exist. </w:t>
      </w:r>
      <w:r w:rsidR="00033595">
        <w:t xml:space="preserve">It can be maintained through </w:t>
      </w:r>
      <w:r w:rsidR="00404F28">
        <w:t xml:space="preserve">adaptation, competition as well as the interaction of various other species </w:t>
      </w:r>
      <w:r w:rsidR="008C11D4">
        <w:t xml:space="preserve">such as community members with their </w:t>
      </w:r>
      <w:r w:rsidR="00746FDA">
        <w:t xml:space="preserve">nonliving conditions. </w:t>
      </w:r>
      <w:r w:rsidR="00B13828">
        <w:t xml:space="preserve">The nature balance theory can be applied </w:t>
      </w:r>
      <w:r w:rsidR="00520FEA">
        <w:t xml:space="preserve">in which pollution is based on one another. </w:t>
      </w:r>
      <w:r w:rsidR="002E1098">
        <w:t xml:space="preserve">It can also be implemented </w:t>
      </w:r>
      <w:r w:rsidR="00282BA2">
        <w:t>with association between ecosystem and earth</w:t>
      </w:r>
      <w:r w:rsidR="006362F0">
        <w:t xml:space="preserve"> with the atmosphere composition and the world weather</w:t>
      </w:r>
      <w:r w:rsidR="00282BA2">
        <w:t xml:space="preserve">. </w:t>
      </w:r>
    </w:p>
    <w:p w14:paraId="5F9CA88C" w14:textId="05E70DC0" w:rsidR="00C305CA" w:rsidRDefault="00DB09EC" w:rsidP="00787046">
      <w:r>
        <w:t xml:space="preserve">The balanced ecosystem is necessary </w:t>
      </w:r>
      <w:r w:rsidR="00354A6E">
        <w:t xml:space="preserve">as if the keystone predator removed </w:t>
      </w:r>
      <w:r w:rsidR="0054375E">
        <w:t>from</w:t>
      </w:r>
      <w:r w:rsidR="00354A6E">
        <w:t xml:space="preserve"> </w:t>
      </w:r>
      <w:r w:rsidR="00354A6E" w:rsidRPr="00354A6E">
        <w:t xml:space="preserve">environment </w:t>
      </w:r>
      <w:r w:rsidR="0054375E">
        <w:t>it will</w:t>
      </w:r>
      <w:r w:rsidR="00354A6E">
        <w:t xml:space="preserve"> </w:t>
      </w:r>
      <w:r w:rsidR="0054375E">
        <w:t>decline</w:t>
      </w:r>
      <w:r w:rsidR="00354A6E">
        <w:t xml:space="preserve"> other </w:t>
      </w:r>
      <w:r w:rsidR="00354A6E" w:rsidRPr="00354A6E">
        <w:t>species</w:t>
      </w:r>
      <w:r w:rsidR="00354A6E">
        <w:t xml:space="preserve">. </w:t>
      </w:r>
      <w:r w:rsidR="009B32DF">
        <w:t xml:space="preserve">The </w:t>
      </w:r>
      <w:r w:rsidR="00E54CD2">
        <w:t xml:space="preserve">ocean </w:t>
      </w:r>
      <w:r w:rsidR="009B32DF">
        <w:t>intertidal zone ar</w:t>
      </w:r>
      <w:r w:rsidR="00E54CD2">
        <w:t xml:space="preserve">ea </w:t>
      </w:r>
      <w:r w:rsidR="004E713A">
        <w:t xml:space="preserve">is the one which is the intersection line of low and high tides. </w:t>
      </w:r>
      <w:r w:rsidR="009A1EF8">
        <w:t xml:space="preserve">It is considered as the </w:t>
      </w:r>
      <w:r w:rsidR="00EB1DE1">
        <w:t>toughest</w:t>
      </w:r>
      <w:r w:rsidR="009A1EF8">
        <w:t xml:space="preserve"> area to survive, </w:t>
      </w:r>
      <w:r w:rsidR="00C96499">
        <w:t>but the reward of these waves include</w:t>
      </w:r>
      <w:r w:rsidR="00EB1DE1">
        <w:t>s access to oxygen and nutrients which the waves bring itself.</w:t>
      </w:r>
      <w:r w:rsidR="00927614">
        <w:t xml:space="preserve"> Robert Pine was one of the most renowne</w:t>
      </w:r>
      <w:r w:rsidR="00FE0E92">
        <w:t>d ecologists who experimented in</w:t>
      </w:r>
      <w:r w:rsidR="00E20B91">
        <w:t xml:space="preserve"> 1963 at the Pasic </w:t>
      </w:r>
      <w:r w:rsidR="00E20B91">
        <w:lastRenderedPageBreak/>
        <w:t xml:space="preserve">Coast intertidal pool </w:t>
      </w:r>
      <w:r w:rsidR="00792FC5">
        <w:t>with the 8-meter stretch</w:t>
      </w:r>
      <w:r w:rsidR="000640AF">
        <w:t xml:space="preserve">, and he started ripping of starfish from rocks and throw them in the ocean. He removed all the starfishes from that intact area. </w:t>
      </w:r>
      <w:r w:rsidR="00DC658F">
        <w:t>Before starting this experiment, Paine observes that 15 other species were also living in the same area.</w:t>
      </w:r>
      <w:r w:rsidR="00804AB4">
        <w:t xml:space="preserve"> When he came back after a year, he observes that</w:t>
      </w:r>
      <w:r w:rsidR="00BF5149">
        <w:t xml:space="preserve"> from 15 species, only 8 left. The starfish unavailability has reduced the other </w:t>
      </w:r>
      <w:r w:rsidR="00EB31E6">
        <w:t>species</w:t>
      </w:r>
      <w:r w:rsidR="00BF5149">
        <w:t xml:space="preserve"> diversity </w:t>
      </w:r>
      <w:r w:rsidR="00F02456">
        <w:t>in a huge number, almost 50% in a year</w:t>
      </w:r>
      <w:r w:rsidR="00837F25">
        <w:fldChar w:fldCharType="begin"/>
      </w:r>
      <w:r w:rsidR="00837F25">
        <w:instrText xml:space="preserve"> ADDIN ZOTERO_ITEM CSL_CITATION {"citationID":"jZA2mJ3R","properties":{"formattedCitation":"({\\i{}Nature up Close: Keystone Species - CBS News})","plainCitation":"(Nature up Close: Keystone Species - CBS News)","noteIndex":0},"citationItems":[{"id":412,"uris":["http://zotero.org/users/local/vDOrLj7p/items/5N3CRMIW"],"uri":["http://zotero.org/users/local/vDOrLj7p/items/5N3CRMIW"],"itemData":{"id":412,"type":"webpage","title":"Nature up close: Keystone species - CBS News","URL":"https://www.cbsnews.com/news/nature-up-close-keystone-species/","accessed":{"date-parts":[["2019",11,27]]}}}],"schema":"https://github.com/citation-style-language/schema/raw/master/csl-citation.json"} </w:instrText>
      </w:r>
      <w:r w:rsidR="00837F25">
        <w:fldChar w:fldCharType="separate"/>
      </w:r>
      <w:r w:rsidR="00837F25" w:rsidRPr="00837F25">
        <w:rPr>
          <w:rFonts w:ascii="Times New Roman" w:hAnsi="Times New Roman" w:cs="Times New Roman"/>
        </w:rPr>
        <w:t>(</w:t>
      </w:r>
      <w:r w:rsidR="00837F25" w:rsidRPr="00837F25">
        <w:rPr>
          <w:rFonts w:ascii="Times New Roman" w:hAnsi="Times New Roman" w:cs="Times New Roman"/>
          <w:i/>
          <w:iCs/>
        </w:rPr>
        <w:t>Nature up Close: Keystone Species - CBS News</w:t>
      </w:r>
      <w:r w:rsidR="00837F25" w:rsidRPr="00837F25">
        <w:rPr>
          <w:rFonts w:ascii="Times New Roman" w:hAnsi="Times New Roman" w:cs="Times New Roman"/>
        </w:rPr>
        <w:t>)</w:t>
      </w:r>
      <w:r w:rsidR="00837F25">
        <w:fldChar w:fldCharType="end"/>
      </w:r>
      <w:r w:rsidR="00F02456">
        <w:t>.</w:t>
      </w:r>
      <w:r w:rsidR="00BF5149">
        <w:t xml:space="preserve"> </w:t>
      </w:r>
      <w:r w:rsidR="003B032B">
        <w:t>T</w:t>
      </w:r>
      <w:r w:rsidR="00D241E2">
        <w:t>he</w:t>
      </w:r>
      <w:r w:rsidR="003E74AD">
        <w:t xml:space="preserve"> Paine</w:t>
      </w:r>
      <w:r w:rsidR="00D241E2" w:rsidRPr="00D241E2">
        <w:t xml:space="preserve"> </w:t>
      </w:r>
      <w:r w:rsidR="00D241E2">
        <w:t>observation</w:t>
      </w:r>
      <w:r w:rsidR="003E74AD">
        <w:t xml:space="preserve"> is based on changin</w:t>
      </w:r>
      <w:r w:rsidR="00D241E2">
        <w:t xml:space="preserve">g </w:t>
      </w:r>
      <w:r w:rsidR="00D241E2">
        <w:t xml:space="preserve">organism </w:t>
      </w:r>
      <w:r w:rsidR="00D241E2">
        <w:t xml:space="preserve">ecological environment </w:t>
      </w:r>
      <w:r w:rsidR="007751B4">
        <w:t>as before that no one ever alter</w:t>
      </w:r>
      <w:r w:rsidR="00B23B15">
        <w:t>ed</w:t>
      </w:r>
      <w:r w:rsidR="007751B4">
        <w:t xml:space="preserve"> the ecological environment of any species.</w:t>
      </w:r>
      <w:r w:rsidR="00BF5149">
        <w:t xml:space="preserve"> </w:t>
      </w:r>
      <w:r w:rsidR="000B549E">
        <w:t xml:space="preserve">Through this simplest experiment of Paine, he completely changed the way through which the ecological system </w:t>
      </w:r>
      <w:r w:rsidR="00563212">
        <w:t>complexities are</w:t>
      </w:r>
      <w:r w:rsidR="000B549E">
        <w:t xml:space="preserve"> studied</w:t>
      </w:r>
      <w:r w:rsidR="00491969">
        <w:t xml:space="preserve">, which results in the development of a food </w:t>
      </w:r>
      <w:r w:rsidR="00835F80">
        <w:t>pyramid</w:t>
      </w:r>
      <w:r w:rsidR="00563212">
        <w:t xml:space="preserve">. </w:t>
      </w:r>
      <w:r w:rsidR="00835F80">
        <w:t xml:space="preserve">In 1995 it was also observed that when wolves returned to </w:t>
      </w:r>
      <w:r w:rsidR="00E81526">
        <w:t xml:space="preserve">the Lamar Valley, more cottonwood trees and willows developed there. They </w:t>
      </w:r>
      <w:r w:rsidR="00293B7D">
        <w:t>a</w:t>
      </w:r>
      <w:r w:rsidR="00E81526">
        <w:t>lso result in more</w:t>
      </w:r>
      <w:r w:rsidR="00293B7D">
        <w:t xml:space="preserve"> aspen trees in the valley.</w:t>
      </w:r>
      <w:r w:rsidR="004431D3">
        <w:t xml:space="preserve"> So, through this experiment, it is concluded that in nature, everything is connected.  </w:t>
      </w:r>
    </w:p>
    <w:p w14:paraId="17FAFB1F" w14:textId="6DE45189" w:rsidR="00FF4F45" w:rsidRDefault="00DB09EC" w:rsidP="00787046">
      <w:r>
        <w:t>The sea otters are referred to as the keystone species</w:t>
      </w:r>
      <w:r w:rsidR="006D300D">
        <w:t xml:space="preserve">, which covers the important part of the ocean communities as, without them, the entire ecosystem could be </w:t>
      </w:r>
      <w:r w:rsidR="004F2EA6">
        <w:t xml:space="preserve">collapsed. </w:t>
      </w:r>
      <w:r w:rsidR="00703645">
        <w:t xml:space="preserve">However, the scientist </w:t>
      </w:r>
      <w:r w:rsidR="00191E4C">
        <w:t>are still search</w:t>
      </w:r>
      <w:r w:rsidR="00703645">
        <w:t xml:space="preserve">ing </w:t>
      </w:r>
      <w:r w:rsidR="003F1773">
        <w:t>that the sea otters</w:t>
      </w:r>
      <w:r w:rsidR="00343FB5">
        <w:t xml:space="preserve"> </w:t>
      </w:r>
      <w:r w:rsidR="00595B2D">
        <w:t>can produce</w:t>
      </w:r>
      <w:r w:rsidR="00663EED">
        <w:t xml:space="preserve"> far-reaching effects </w:t>
      </w:r>
      <w:r w:rsidR="00595B2D">
        <w:t>related to</w:t>
      </w:r>
      <w:r w:rsidR="00663EED">
        <w:t xml:space="preserve"> the expanded terrestrial communities </w:t>
      </w:r>
      <w:r w:rsidR="007B7501">
        <w:t xml:space="preserve">and </w:t>
      </w:r>
      <w:r w:rsidR="009C279E">
        <w:t>will change</w:t>
      </w:r>
      <w:r w:rsidR="007B7501">
        <w:t xml:space="preserve"> the behavior up to the top predator</w:t>
      </w:r>
      <w:r w:rsidR="00E360DA">
        <w:t xml:space="preserve"> such as bald eagle</w:t>
      </w:r>
      <w:r w:rsidR="00113FC1">
        <w:fldChar w:fldCharType="begin"/>
      </w:r>
      <w:r w:rsidR="00113FC1">
        <w:instrText xml:space="preserve"> ADDIN ZOTERO_ITEM CSL_CITATION {"citationID":"nVcUQ2iQ","properties":{"formattedCitation":"({\\i{}Decline in Alaskan Sea Otters Affects Bald Eagles\\uc0\\u8217{} Diet | EurekAlert! Science News})","plainCitation":"(Decline in Alaskan Sea Otters Affects Bald Eagles’ Diet | EurekAlert! Science News)","noteIndex":0},"citationItems":[{"id":414,"uris":["http://zotero.org/users/local/vDOrLj7p/items/D2BQNGXF"],"uri":["http://zotero.org/users/local/vDOrLj7p/items/D2BQNGXF"],"itemData":{"id":414,"type":"webpage","title":"Decline in Alaskan sea otters affects bald eagles' diet | EurekAlert! Science News","URL":"https://www.eurekalert.org/pub_releases/2008-10/esoa-dia092508.php","accessed":{"date-parts":[["2019",11,27]]}}}],"schema":"https://github.com/citation-style-language/schema/raw/master/csl-citation.json"} </w:instrText>
      </w:r>
      <w:r w:rsidR="00113FC1">
        <w:fldChar w:fldCharType="separate"/>
      </w:r>
      <w:r w:rsidR="00113FC1" w:rsidRPr="00113FC1">
        <w:rPr>
          <w:rFonts w:ascii="Times New Roman" w:hAnsi="Times New Roman" w:cs="Times New Roman"/>
        </w:rPr>
        <w:t>(</w:t>
      </w:r>
      <w:r w:rsidR="00113FC1" w:rsidRPr="00113FC1">
        <w:rPr>
          <w:rFonts w:ascii="Times New Roman" w:hAnsi="Times New Roman" w:cs="Times New Roman"/>
          <w:i/>
          <w:iCs/>
        </w:rPr>
        <w:t>Decline in Alaskan Sea Otters Affects Bald Eagles’ Diet | EurekAlert! Science News</w:t>
      </w:r>
      <w:r w:rsidR="00113FC1" w:rsidRPr="00113FC1">
        <w:rPr>
          <w:rFonts w:ascii="Times New Roman" w:hAnsi="Times New Roman" w:cs="Times New Roman"/>
        </w:rPr>
        <w:t>)</w:t>
      </w:r>
      <w:r w:rsidR="00113FC1">
        <w:fldChar w:fldCharType="end"/>
      </w:r>
      <w:r w:rsidR="007B7501">
        <w:t xml:space="preserve">. </w:t>
      </w:r>
      <w:r w:rsidR="00C52681">
        <w:t xml:space="preserve">The bald eagles reside in </w:t>
      </w:r>
      <w:r w:rsidR="00051440">
        <w:t xml:space="preserve">higher densities </w:t>
      </w:r>
      <w:r w:rsidR="00E02DAC">
        <w:t xml:space="preserve">along the Alaska coast, and their nests are found in </w:t>
      </w:r>
      <w:r w:rsidR="00DF38AB">
        <w:t xml:space="preserve">sea stacks shoreline and coastal </w:t>
      </w:r>
      <w:r w:rsidR="00013243">
        <w:t>cliffs</w:t>
      </w:r>
      <w:r w:rsidR="00DF38AB">
        <w:t>.</w:t>
      </w:r>
      <w:r w:rsidR="002202C7">
        <w:t xml:space="preserve"> Through analysis, it can be observed that more than 90% of eagles acquired their food through </w:t>
      </w:r>
      <w:r w:rsidR="00B510E7">
        <w:t xml:space="preserve">oceans. </w:t>
      </w:r>
      <w:r w:rsidR="00CF0C16">
        <w:t>The huge part of the marine</w:t>
      </w:r>
      <w:r w:rsidR="00CF0C16" w:rsidRPr="00CF0C16">
        <w:t xml:space="preserve"> </w:t>
      </w:r>
      <w:r w:rsidR="00CF0C16">
        <w:t>coastal environment</w:t>
      </w:r>
      <w:r w:rsidR="003C7147">
        <w:t xml:space="preserve"> based on these islands </w:t>
      </w:r>
      <w:r w:rsidR="00CF077D">
        <w:t>through the sea otters population is declined significantly</w:t>
      </w:r>
      <w:r w:rsidR="009D5F98">
        <w:t xml:space="preserve"> about the main predators</w:t>
      </w:r>
      <w:r w:rsidR="00CF077D">
        <w:t xml:space="preserve">. </w:t>
      </w:r>
      <w:r w:rsidR="00AA753A">
        <w:t xml:space="preserve">It is also observed that </w:t>
      </w:r>
      <w:r w:rsidR="003C26FC">
        <w:t xml:space="preserve">otters </w:t>
      </w:r>
      <w:r w:rsidR="00AA753A">
        <w:t>absence or presence significantly influence on the terrestrial animal</w:t>
      </w:r>
      <w:r w:rsidR="007A0C64">
        <w:t>. It is</w:t>
      </w:r>
      <w:r w:rsidR="00AA753A">
        <w:t xml:space="preserve"> </w:t>
      </w:r>
      <w:r w:rsidR="005F293E">
        <w:t xml:space="preserve">associated with the </w:t>
      </w:r>
      <w:r w:rsidR="00E8363A">
        <w:t xml:space="preserve">complex food linkage which could also reach at the </w:t>
      </w:r>
      <w:r w:rsidR="00E8363A">
        <w:lastRenderedPageBreak/>
        <w:t>five different food chain</w:t>
      </w:r>
      <w:r w:rsidR="00062AB4" w:rsidRPr="00062AB4">
        <w:t xml:space="preserve"> </w:t>
      </w:r>
      <w:r w:rsidR="00062AB4">
        <w:t>levels</w:t>
      </w:r>
      <w:r w:rsidR="003348CC">
        <w:t xml:space="preserve">. </w:t>
      </w:r>
      <w:r w:rsidR="0039460D">
        <w:t>The linkage</w:t>
      </w:r>
      <w:r w:rsidR="003348CC">
        <w:t xml:space="preserve"> sta</w:t>
      </w:r>
      <w:r w:rsidR="0039460D">
        <w:t>rts</w:t>
      </w:r>
      <w:r w:rsidR="003348CC">
        <w:t xml:space="preserve"> from </w:t>
      </w:r>
      <w:r w:rsidR="007B7C4F">
        <w:t xml:space="preserve">sea otters to the sea urchins, kelp, marine fish and </w:t>
      </w:r>
      <w:r w:rsidR="004F3121">
        <w:t>end at</w:t>
      </w:r>
      <w:r w:rsidR="007B7C4F">
        <w:t xml:space="preserve"> bald eagle.</w:t>
      </w:r>
      <w:r w:rsidR="007E178A">
        <w:t xml:space="preserve"> It is </w:t>
      </w:r>
      <w:r w:rsidR="0059027A">
        <w:t xml:space="preserve">analyzed that top predators </w:t>
      </w:r>
      <w:r w:rsidR="005B43E7">
        <w:t>a</w:t>
      </w:r>
      <w:r w:rsidR="0059027A">
        <w:t>ffect</w:t>
      </w:r>
      <w:r w:rsidR="00452F8C">
        <w:t xml:space="preserve"> entire ecosystem in the ways that are still needed to understand.</w:t>
      </w:r>
      <w:r w:rsidR="00F7684E">
        <w:t xml:space="preserve"> Though the eagle propensity</w:t>
      </w:r>
      <w:r w:rsidR="00A74A1A">
        <w:t xml:space="preserve"> adapts the environmental changes quickly, which can allow them to flourish more and also the scenario can be difficult for the more </w:t>
      </w:r>
      <w:r w:rsidR="00C3172C">
        <w:t>predators who are specialized.</w:t>
      </w:r>
      <w:r w:rsidR="00F7684E">
        <w:t xml:space="preserve"> </w:t>
      </w:r>
    </w:p>
    <w:p w14:paraId="12809C32" w14:textId="79BEE1FE" w:rsidR="00190FB8" w:rsidRDefault="00DB09EC" w:rsidP="00787046">
      <w:r>
        <w:t>It is also analyzed that several</w:t>
      </w:r>
      <w:r w:rsidR="00511ED6">
        <w:t xml:space="preserve"> predators are disappeared long before </w:t>
      </w:r>
      <w:r w:rsidR="00E51E0D">
        <w:t xml:space="preserve">researchers studied the </w:t>
      </w:r>
      <w:r w:rsidR="001124A0">
        <w:t>ecological roles</w:t>
      </w:r>
      <w:r w:rsidR="00875E5B">
        <w:t xml:space="preserve">, the apex predators </w:t>
      </w:r>
      <w:r w:rsidR="00AC1C0C">
        <w:t xml:space="preserve">of marine decline still required to unfold. </w:t>
      </w:r>
      <w:r w:rsidR="00920946">
        <w:t xml:space="preserve">It is also observed that </w:t>
      </w:r>
      <w:r w:rsidR="008E10E2">
        <w:t xml:space="preserve">sharks are </w:t>
      </w:r>
      <w:r w:rsidR="007742A9">
        <w:t xml:space="preserve">widely </w:t>
      </w:r>
      <w:r w:rsidR="008E10E2">
        <w:t xml:space="preserve">effected by </w:t>
      </w:r>
      <w:r w:rsidR="002864BC">
        <w:t xml:space="preserve">communities and prey. </w:t>
      </w:r>
      <w:r w:rsidR="001443E4">
        <w:t xml:space="preserve">It also represents that the </w:t>
      </w:r>
      <w:r w:rsidR="0042703C">
        <w:t xml:space="preserve">sharks' abundance is vulnerable </w:t>
      </w:r>
      <w:r w:rsidR="0053641D">
        <w:t>in natural diversity</w:t>
      </w:r>
      <w:r w:rsidR="00502C72">
        <w:t xml:space="preserve">. The reduction in the bigger predatory sharks </w:t>
      </w:r>
      <w:r w:rsidR="00C528E9">
        <w:t>disturb</w:t>
      </w:r>
      <w:r w:rsidR="00502C72">
        <w:t xml:space="preserve"> </w:t>
      </w:r>
      <w:r w:rsidR="008622B1">
        <w:t xml:space="preserve">natural mortality </w:t>
      </w:r>
      <w:r w:rsidR="00C528E9">
        <w:t>even</w:t>
      </w:r>
      <w:r w:rsidR="0044719E">
        <w:t xml:space="preserve"> the small marine </w:t>
      </w:r>
      <w:r w:rsidR="00CB1AA1">
        <w:t xml:space="preserve">mammals, </w:t>
      </w:r>
      <w:r w:rsidR="00193564">
        <w:t xml:space="preserve">such as </w:t>
      </w:r>
      <w:r w:rsidR="00CB1AA1">
        <w:t>sea turtles and also some other predators</w:t>
      </w:r>
      <w:r w:rsidR="00395095">
        <w:fldChar w:fldCharType="begin"/>
      </w:r>
      <w:r w:rsidR="00395095">
        <w:instrText xml:space="preserve"> ADDIN ZOTERO_ITEM CSL_CITATION {"citationID":"xc0Q0kTl","properties":{"formattedCitation":"({\\i{}Patterns and Ecosystem Consequences of Shark Declines in the Ocean - Ferretti - 2010 - Ecology Letters - Wiley Online Library})","plainCitation":"(Patterns and Ecosystem Consequences of Shark Declines in the Ocean - Ferretti - 2010 - Ecology Letters - Wiley Online Library)","noteIndex":0},"citationItems":[{"id":416,"uris":["http://zotero.org/users/local/vDOrLj7p/items/UQGAJIXM"],"uri":["http://zotero.org/users/local/vDOrLj7p/items/UQGAJIXM"],"itemData":{"id":416,"type":"webpage","title":"Patterns and ecosystem consequences of shark declines in the ocean - Ferretti - 2010 - Ecology Letters - Wiley Online Library","URL":"https://onlinelibrary.wiley.com/doi/full/10.1111/j.1461-0248.2010.01489.x","accessed":{"date-parts":[["2019",11,27]]}}}],"schema":"https://github.com/citation-style-language/schema/raw/master/csl-citation.json"} </w:instrText>
      </w:r>
      <w:r w:rsidR="00395095">
        <w:fldChar w:fldCharType="separate"/>
      </w:r>
      <w:r w:rsidR="00395095" w:rsidRPr="00395095">
        <w:rPr>
          <w:rFonts w:ascii="Times New Roman" w:hAnsi="Times New Roman" w:cs="Times New Roman"/>
        </w:rPr>
        <w:t>(</w:t>
      </w:r>
      <w:r w:rsidR="00395095" w:rsidRPr="00395095">
        <w:rPr>
          <w:rFonts w:ascii="Times New Roman" w:hAnsi="Times New Roman" w:cs="Times New Roman"/>
          <w:i/>
          <w:iCs/>
        </w:rPr>
        <w:t>Patterns and Ecosystem Consequences of Shark Declines in the Ocean - Ferretti - 2010 - Ecology Letters - Wiley Online Library</w:t>
      </w:r>
      <w:r w:rsidR="00395095" w:rsidRPr="00395095">
        <w:rPr>
          <w:rFonts w:ascii="Times New Roman" w:hAnsi="Times New Roman" w:cs="Times New Roman"/>
        </w:rPr>
        <w:t>)</w:t>
      </w:r>
      <w:r w:rsidR="00395095">
        <w:fldChar w:fldCharType="end"/>
      </w:r>
      <w:r w:rsidR="00CB1AA1">
        <w:t>.</w:t>
      </w:r>
      <w:r w:rsidR="008A5AA8">
        <w:t xml:space="preserve"> </w:t>
      </w:r>
      <w:r w:rsidR="006D3A55">
        <w:t>T</w:t>
      </w:r>
      <w:r w:rsidR="001F0E56">
        <w:t>he shark's top-down effects</w:t>
      </w:r>
      <w:r w:rsidR="006D3A55" w:rsidRPr="006D3A55">
        <w:t xml:space="preserve"> </w:t>
      </w:r>
      <w:r w:rsidR="006D3A55">
        <w:t>some of the coastal ecosystem</w:t>
      </w:r>
      <w:r w:rsidR="00623146">
        <w:t xml:space="preserve">s are affected significantly. </w:t>
      </w:r>
      <w:r w:rsidR="00DA6F38">
        <w:t xml:space="preserve">So, it is concluded that sharks </w:t>
      </w:r>
      <w:r w:rsidR="00A372F5">
        <w:t xml:space="preserve">are strong contributors </w:t>
      </w:r>
      <w:r w:rsidR="00F05040">
        <w:t xml:space="preserve">to </w:t>
      </w:r>
      <w:r w:rsidR="00DE4DBE">
        <w:t>shaping</w:t>
      </w:r>
      <w:r w:rsidR="00F05040">
        <w:t xml:space="preserve"> the marine communities at large temporal and spatial scales.</w:t>
      </w:r>
      <w:r w:rsidR="003925F6">
        <w:t xml:space="preserve"> For that, a study is conducted for the empirical evidence for the generality test, </w:t>
      </w:r>
      <w:r w:rsidR="00677DEA">
        <w:t xml:space="preserve">which affects the ocean entirely. </w:t>
      </w:r>
      <w:r w:rsidR="00687BDE">
        <w:t xml:space="preserve">For instance, it is observed that </w:t>
      </w:r>
      <w:r w:rsidR="00E36AE0">
        <w:t xml:space="preserve">because of the reduction of </w:t>
      </w:r>
      <w:r w:rsidR="00070860">
        <w:t xml:space="preserve">both shark and human, morality might have affected the </w:t>
      </w:r>
      <w:r w:rsidR="004B480B">
        <w:t xml:space="preserve">frequent </w:t>
      </w:r>
      <w:r w:rsidR="00070860">
        <w:t xml:space="preserve">increase in the </w:t>
      </w:r>
      <w:r w:rsidR="004B480B">
        <w:t xml:space="preserve">grey seals at Eastern Canada. </w:t>
      </w:r>
      <w:r w:rsidR="00445E34">
        <w:t xml:space="preserve">Through analysis, it is also observed that because of fishing as well as the </w:t>
      </w:r>
      <w:r w:rsidR="00420E10">
        <w:t>increase in the cownose rays, natural morality</w:t>
      </w:r>
      <w:r w:rsidR="00713188">
        <w:t xml:space="preserve"> might contribute to the </w:t>
      </w:r>
      <w:r w:rsidR="00DF7EEA">
        <w:t xml:space="preserve">bay scallops collapse in the region of North Carolina. </w:t>
      </w:r>
      <w:r w:rsidR="006841F0">
        <w:t xml:space="preserve">The major objective of conducting this analysis is that the natural ecology can be visualized and quantify temporally and spatially dynamic landscapes because </w:t>
      </w:r>
      <w:r w:rsidR="00B17256">
        <w:t>of the mortality and risk which integrate complex effects in human</w:t>
      </w:r>
      <w:r w:rsidR="00420E10">
        <w:t xml:space="preserve"> </w:t>
      </w:r>
      <w:r w:rsidR="00AE64CC">
        <w:t xml:space="preserve">as well as non-human predators. </w:t>
      </w:r>
    </w:p>
    <w:p w14:paraId="6AF4EC06" w14:textId="77777777" w:rsidR="00CD3D06" w:rsidRDefault="00DB09EC" w:rsidP="00787046">
      <w:r>
        <w:lastRenderedPageBreak/>
        <w:t xml:space="preserve">In other research, it is observed that </w:t>
      </w:r>
      <w:r w:rsidR="00C15EB5">
        <w:t xml:space="preserve">because of the </w:t>
      </w:r>
      <w:r w:rsidR="00022F0F">
        <w:t>predators’</w:t>
      </w:r>
      <w:r w:rsidR="00C15EB5">
        <w:t xml:space="preserve"> removal, either the CO2 emission is decreased or increased. </w:t>
      </w:r>
      <w:r w:rsidR="00D16795">
        <w:t xml:space="preserve">For this, I conducted a research analysis </w:t>
      </w:r>
      <w:r w:rsidR="0073719A">
        <w:t xml:space="preserve">it is observed that because of the removal of top predators such as </w:t>
      </w:r>
      <w:r w:rsidR="00D1345C">
        <w:t>sharks, lions, and wolves it would badly affect the ecosystem</w:t>
      </w:r>
      <w:r w:rsidR="00DB1F25">
        <w:t xml:space="preserve"> and produce worst changes in climate</w:t>
      </w:r>
      <w:r w:rsidR="00D1345C">
        <w:t xml:space="preserve">. </w:t>
      </w:r>
      <w:r w:rsidR="007B3AD4">
        <w:t>A study is conducted in Canada by Trisha Atwood; in this experiment, she removed</w:t>
      </w:r>
      <w:r w:rsidR="0061585E">
        <w:t xml:space="preserve"> the </w:t>
      </w:r>
      <w:r w:rsidR="008C6A5E">
        <w:t>predators’</w:t>
      </w:r>
      <w:r w:rsidR="0061585E">
        <w:t xml:space="preserve"> fishes from the ponds and rivers of </w:t>
      </w:r>
      <w:r w:rsidR="008C6A5E">
        <w:t xml:space="preserve">Costa Rica and </w:t>
      </w:r>
      <w:r w:rsidR="0061585E">
        <w:t>Canada</w:t>
      </w:r>
      <w:r w:rsidR="008C6A5E">
        <w:t xml:space="preserve">. </w:t>
      </w:r>
      <w:r w:rsidR="00606880">
        <w:t xml:space="preserve">Across the entire ecosystem range and climate, </w:t>
      </w:r>
      <w:r w:rsidR="004170A0">
        <w:t xml:space="preserve">she found a similar pattern everywhere. </w:t>
      </w:r>
      <w:r w:rsidR="005051BE">
        <w:t xml:space="preserve">After </w:t>
      </w:r>
      <w:r w:rsidR="004170A0">
        <w:t xml:space="preserve">the removal of </w:t>
      </w:r>
      <w:r w:rsidR="008462A6">
        <w:t xml:space="preserve">fish predators, the emission of CO2 is increased almost ten times. </w:t>
      </w:r>
      <w:r w:rsidR="004C0190">
        <w:t xml:space="preserve">According to her, </w:t>
      </w:r>
      <w:r w:rsidR="0083604C">
        <w:t>i</w:t>
      </w:r>
      <w:r w:rsidR="004C0190">
        <w:t>t is not necessary that because of the</w:t>
      </w:r>
      <w:r w:rsidR="00C16CC6">
        <w:t xml:space="preserve"> removal of predators, CO2 always increases as the removal of top predators decreases the CO2 emission.</w:t>
      </w:r>
      <w:r w:rsidR="004C0190">
        <w:t xml:space="preserve"> </w:t>
      </w:r>
      <w:r w:rsidR="00884A3A">
        <w:t xml:space="preserve">Trisha Atwood said, </w:t>
      </w:r>
      <w:r w:rsidR="00884A3A" w:rsidRPr="00884A3A">
        <w:t>“But we show that something so seemingly unrelated, like fishing all the trout from a pond or removing sharks from the ocean, could have big consequences for greenhouse-gas dynamics</w:t>
      </w:r>
      <w:r w:rsidR="00C273C6">
        <w:fldChar w:fldCharType="begin"/>
      </w:r>
      <w:r w:rsidR="00C273C6">
        <w:instrText xml:space="preserve"> ADDIN ZOTERO_ITEM CSL_CITATION {"citationID":"r3on5ZqO","properties":{"formattedCitation":"(Pearce)","plainCitation":"(Pearce)","noteIndex":0},"citationItems":[{"id":419,"uris":["http://zotero.org/users/local/vDOrLj7p/items/FJH5XC3L"],"uri":["http://zotero.org/users/local/vDOrLj7p/items/FJH5XC3L"],"itemData":{"id":419,"type":"webpage","title":"Wiping out top predators messes up the climate","container-title":"New Scientist","abstract":"It isn't just the food chain that is disrupted when creatures at the top die out – so are mechanisms that keep carbon dioxide emissions down","URL":"https://www.newscientist.com/article/dn23182-wiping-out-top-predators-messes-up-the-climate/","language":"en-US","author":[{"family":"Pearce","given":"Fred"}],"accessed":{"date-parts":[["2019",11,28]]}}}],"schema":"https://github.com/citation-style-language/schema/raw/master/csl-citation.json"} </w:instrText>
      </w:r>
      <w:r w:rsidR="00C273C6">
        <w:fldChar w:fldCharType="separate"/>
      </w:r>
      <w:r w:rsidR="00C273C6" w:rsidRPr="00C273C6">
        <w:rPr>
          <w:rFonts w:ascii="Times New Roman" w:hAnsi="Times New Roman" w:cs="Times New Roman"/>
        </w:rPr>
        <w:t>(Pearce)</w:t>
      </w:r>
      <w:r w:rsidR="00C273C6">
        <w:fldChar w:fldCharType="end"/>
      </w:r>
      <w:r w:rsidR="00884A3A" w:rsidRPr="00884A3A">
        <w:t>.”</w:t>
      </w:r>
      <w:r w:rsidR="004C0190">
        <w:t xml:space="preserve"> </w:t>
      </w:r>
      <w:r w:rsidR="0061585E">
        <w:t xml:space="preserve"> </w:t>
      </w:r>
    </w:p>
    <w:p w14:paraId="510F956B" w14:textId="110EBE21" w:rsidR="008303F8" w:rsidRDefault="00DB09EC" w:rsidP="00787046">
      <w:r>
        <w:t xml:space="preserve">I also observed that because </w:t>
      </w:r>
      <w:r w:rsidR="006745FA">
        <w:t>of pollution and over</w:t>
      </w:r>
      <w:r w:rsidR="00112EB4">
        <w:t xml:space="preserve">fishing </w:t>
      </w:r>
      <w:r w:rsidR="006745FA">
        <w:t xml:space="preserve">becoming a reason </w:t>
      </w:r>
      <w:r w:rsidR="00112EB4">
        <w:t>for the extinction of coral reefs.</w:t>
      </w:r>
      <w:r w:rsidR="007B3AD4">
        <w:t xml:space="preserve"> </w:t>
      </w:r>
      <w:r w:rsidR="001E2326">
        <w:t xml:space="preserve">Through research, I found that because of global heating, all the coral reefs of the world will die. Since 1998 </w:t>
      </w:r>
      <w:r w:rsidR="00597739">
        <w:t xml:space="preserve">because of the heat waves, over 90% of the coral reefs died worldwide. </w:t>
      </w:r>
      <w:r w:rsidR="009416AD">
        <w:t xml:space="preserve">The total portion of the ocean floor covered by the coral reefs is almost 0.5%, </w:t>
      </w:r>
      <w:r w:rsidR="004F6DD0">
        <w:t xml:space="preserve">but </w:t>
      </w:r>
      <w:r w:rsidR="00171300">
        <w:t xml:space="preserve">it could support about 30% of the marine species of the world. </w:t>
      </w:r>
      <w:r w:rsidR="00CF7D03">
        <w:t>If they got extinct, it would badly affect biodiversity</w:t>
      </w:r>
      <w:r w:rsidR="002C2AB0">
        <w:t>.</w:t>
      </w:r>
      <w:r w:rsidR="00B005E4">
        <w:t xml:space="preserve"> In my perspective, it is required to take rapid actions for reef protection</w:t>
      </w:r>
      <w:r w:rsidR="00081811">
        <w:fldChar w:fldCharType="begin"/>
      </w:r>
      <w:r w:rsidR="00081811">
        <w:instrText xml:space="preserve"> ADDIN ZOTERO_ITEM CSL_CITATION {"citationID":"xz1cBUM6","properties":{"formattedCitation":"(Morrison et al.)","plainCitation":"(Morrison et al.)","noteIndex":0},"citationItems":[{"id":423,"uris":["http://zotero.org/users/local/vDOrLj7p/items/BYNLQP3L"],"uri":["http://zotero.org/users/local/vDOrLj7p/items/BYNLQP3L"],"itemData":{"id":423,"type":"article-journal","title":"Save reefs to rescue all ecosystems","container-title":"Nature","page":"333-336","volume":"573","issue":"7774","source":"nature.webvpn.ustc.edu.cn","abstract":"An approach that tackles the underlying causes of coral-reef decline could be applied to other habitats, argue Tiffany H. Morrison, Terry P. Hughes and colleagues.","DOI":"10.1038/d41586-019-02737-8","journalAbbreviation":"Nature","language":"en","author":[{"family":"Morrison","given":"Tiffany H."},{"family":"Hughes","given":"Terry P."},{"family":"Adger","given":"W. Neil"},{"family":"Brown","given":"Katrina"},{"family":"Barnett","given":"Jon"},{"family":"Lemos","given":"Maria Carmen"}],"issued":{"date-parts":[["2019",9]]}}}],"schema":"https://github.com/citation-style-language/schema/raw/master/csl-citation.json"} </w:instrText>
      </w:r>
      <w:r w:rsidR="00081811">
        <w:fldChar w:fldCharType="separate"/>
      </w:r>
      <w:r w:rsidR="00081811" w:rsidRPr="00081811">
        <w:rPr>
          <w:rFonts w:ascii="Times New Roman" w:hAnsi="Times New Roman" w:cs="Times New Roman"/>
        </w:rPr>
        <w:t>(Morrison et al.)</w:t>
      </w:r>
      <w:r w:rsidR="00081811">
        <w:fldChar w:fldCharType="end"/>
      </w:r>
      <w:r w:rsidR="00081811">
        <w:t>.</w:t>
      </w:r>
      <w:r w:rsidR="00B005E4">
        <w:t xml:space="preserve"> </w:t>
      </w:r>
      <w:r w:rsidR="00B04E0A">
        <w:t>I</w:t>
      </w:r>
      <w:r w:rsidR="00B95794">
        <w:t>t is observed that the entire world</w:t>
      </w:r>
      <w:r w:rsidR="00E558C9">
        <w:t xml:space="preserve"> ecosystem can be controlled through </w:t>
      </w:r>
      <w:r w:rsidR="00F073FF">
        <w:t>the reef protection</w:t>
      </w:r>
      <w:r w:rsidR="00D3791C">
        <w:t xml:space="preserve">. For this purpose, it is required to safeguard the </w:t>
      </w:r>
      <w:r w:rsidR="0009678F">
        <w:t>areas of the coastal catchment</w:t>
      </w:r>
      <w:r w:rsidR="00026691">
        <w:t>.</w:t>
      </w:r>
      <w:r w:rsidR="0009678F">
        <w:t xml:space="preserve"> </w:t>
      </w:r>
      <w:r w:rsidR="009D3FA7">
        <w:t xml:space="preserve">It is required to protect the </w:t>
      </w:r>
      <w:r w:rsidR="00A357D2">
        <w:t xml:space="preserve">ecosystem through a series of functions and services, as it is observed that </w:t>
      </w:r>
      <w:r w:rsidR="00A873C0">
        <w:t xml:space="preserve">it is necessary both politically and socially. </w:t>
      </w:r>
      <w:r w:rsidR="0042479F">
        <w:t xml:space="preserve">For the coral reefs protection, it is </w:t>
      </w:r>
      <w:r w:rsidR="0042479F">
        <w:lastRenderedPageBreak/>
        <w:t>required to reduce the emission of greenhouse gases</w:t>
      </w:r>
      <w:r w:rsidR="00082500">
        <w:t>, to improve the quality of water, and to redevelop the stock for fishing.</w:t>
      </w:r>
    </w:p>
    <w:p w14:paraId="5DE411CC" w14:textId="5A76EFA2" w:rsidR="0098459B" w:rsidRDefault="00DB09EC" w:rsidP="00787046">
      <w:r>
        <w:t xml:space="preserve"> </w:t>
      </w:r>
      <w:r w:rsidR="00CC0FA6">
        <w:t>Plastic is a</w:t>
      </w:r>
      <w:r w:rsidR="00057C2B">
        <w:t xml:space="preserve">lso playing a major role in </w:t>
      </w:r>
      <w:r w:rsidR="00CC4FA4">
        <w:t>ecosystem</w:t>
      </w:r>
      <w:r w:rsidR="00057C2B">
        <w:t xml:space="preserve"> </w:t>
      </w:r>
      <w:r w:rsidR="00057C2B">
        <w:t>destruction</w:t>
      </w:r>
      <w:r w:rsidR="00843053">
        <w:t xml:space="preserve"> it is required to properly dispose </w:t>
      </w:r>
      <w:r w:rsidR="00ED75E5">
        <w:t>of</w:t>
      </w:r>
      <w:r w:rsidR="00843053">
        <w:t xml:space="preserve"> the plastic</w:t>
      </w:r>
      <w:r w:rsidR="00ED75E5">
        <w:t xml:space="preserve"> materials</w:t>
      </w:r>
      <w:r w:rsidR="00843053">
        <w:t xml:space="preserve">. The pollution of plastic is affecting both the </w:t>
      </w:r>
      <w:r w:rsidR="006C3BD3">
        <w:t>human population and other habitats</w:t>
      </w:r>
      <w:r w:rsidR="00BC2331">
        <w:t xml:space="preserve">. As compared to the other </w:t>
      </w:r>
      <w:r w:rsidR="007129BA">
        <w:t xml:space="preserve">common use </w:t>
      </w:r>
      <w:r w:rsidR="00BC2331">
        <w:t xml:space="preserve">materials </w:t>
      </w:r>
      <w:r w:rsidR="00477219">
        <w:t xml:space="preserve">plastic has an extremely low level of productivity. </w:t>
      </w:r>
      <w:r w:rsidR="00107D44">
        <w:t xml:space="preserve">The rates of recycling dramatically vary from one country to the other country. </w:t>
      </w:r>
      <w:r w:rsidR="007E2E7D">
        <w:t>If the plastic is recycled properly it does not affect the ecosystem</w:t>
      </w:r>
      <w:r w:rsidR="00F94E5E">
        <w:t xml:space="preserve"> as </w:t>
      </w:r>
      <w:r w:rsidR="00ED75E5">
        <w:t>improper disposal</w:t>
      </w:r>
      <w:r w:rsidR="00ED75E5">
        <w:t xml:space="preserve"> </w:t>
      </w:r>
      <w:r w:rsidR="00F94E5E">
        <w:t xml:space="preserve">is the </w:t>
      </w:r>
      <w:r w:rsidR="00ED75E5">
        <w:t xml:space="preserve">major </w:t>
      </w:r>
      <w:r w:rsidR="007C387F">
        <w:t>cause</w:t>
      </w:r>
      <w:r w:rsidR="00ED75E5">
        <w:t xml:space="preserve"> of </w:t>
      </w:r>
      <w:r w:rsidR="00ED75E5">
        <w:t>plastic pollution</w:t>
      </w:r>
      <w:r w:rsidR="00F94E5E">
        <w:t xml:space="preserve">. </w:t>
      </w:r>
      <w:r w:rsidR="00906BAD">
        <w:t xml:space="preserve">As the oceans are usually </w:t>
      </w:r>
      <w:r w:rsidR="00B45379">
        <w:t xml:space="preserve">downstream through </w:t>
      </w:r>
      <w:r w:rsidR="00F439D2">
        <w:t>almost all the terrestrial locations which means they are consuming a major amount of land plastic waste.</w:t>
      </w:r>
      <w:r w:rsidR="00634406">
        <w:t xml:space="preserve"> </w:t>
      </w:r>
      <w:r w:rsidR="002E64BF" w:rsidRPr="002E64BF">
        <w:t>In 2014 it is estimated that almost 5.25 trillion plastic particles float near the ocean surface and are the most signifi</w:t>
      </w:r>
      <w:r w:rsidR="002E64BF">
        <w:t>cant reason for ocean pollution</w:t>
      </w:r>
      <w:r w:rsidR="0043282F">
        <w:t xml:space="preserve">. </w:t>
      </w:r>
      <w:r w:rsidR="000B0617">
        <w:t xml:space="preserve">Through the study, it was analyzed that </w:t>
      </w:r>
      <w:r w:rsidR="002D37C8">
        <w:t>most</w:t>
      </w:r>
      <w:r w:rsidR="000B0617">
        <w:t xml:space="preserve"> of the marine mammals killed due to plastic pollutions</w:t>
      </w:r>
      <w:r w:rsidR="000B5F2B">
        <w:fldChar w:fldCharType="begin"/>
      </w:r>
      <w:r w:rsidR="000B5F2B">
        <w:instrText xml:space="preserve"> ADDIN ZOTERO_ITEM CSL_CITATION {"citationID":"pGx0G5Wj","properties":{"formattedCitation":"(\\uc0\\u8220{}Plastic Pollution | Sources &amp; Effects\\uc0\\u8221{})","plainCitation":"(“Plastic Pollution | Sources &amp; Effects”)","noteIndex":0},"citationItems":[{"id":425,"uris":["http://zotero.org/users/local/vDOrLj7p/items/4FYMPDYF"],"uri":["http://zotero.org/users/local/vDOrLj7p/items/4FYMPDYF"],"itemData":{"id":425,"type":"webpage","title":"plastic pollution | Sources &amp; Effects","container-title":"Encyclopedia Britannica","abstract":"Plastic pollution, harmful accumulation of synthetic plastic products in the environment. Plastics are persistent large-scale pollutants, and plastic debris and particulates have been found in many environmental niches, from Mount Everest to the bottom of the sea.","URL":"https://www.britannica.com/science/plastic-pollution","language":"en","accessed":{"date-parts":[["2019",11,28]]}}}],"schema":"https://github.com/citation-style-language/schema/raw/master/csl-citation.json"} </w:instrText>
      </w:r>
      <w:r w:rsidR="000B5F2B">
        <w:fldChar w:fldCharType="separate"/>
      </w:r>
      <w:r w:rsidR="000B5F2B" w:rsidRPr="000B5F2B">
        <w:rPr>
          <w:rFonts w:ascii="Times New Roman" w:hAnsi="Times New Roman" w:cs="Times New Roman"/>
        </w:rPr>
        <w:t>(“Plastic Pollution | Sources &amp; Effects”)</w:t>
      </w:r>
      <w:r w:rsidR="000B5F2B">
        <w:fldChar w:fldCharType="end"/>
      </w:r>
      <w:r w:rsidR="000B0617">
        <w:t>.</w:t>
      </w:r>
      <w:r w:rsidR="00C9194D">
        <w:t xml:space="preserve"> Some of the other </w:t>
      </w:r>
      <w:r w:rsidR="00F31DFC">
        <w:t xml:space="preserve">aspects of plastic pollution include </w:t>
      </w:r>
      <w:r w:rsidR="00245A67">
        <w:t>clog of the drainage system</w:t>
      </w:r>
      <w:r w:rsidR="000521FF">
        <w:t xml:space="preserve"> and they are also becoming the reason for flooding. </w:t>
      </w:r>
      <w:r w:rsidR="009E3298">
        <w:t xml:space="preserve">There are various solutions through which plastic pollution can be </w:t>
      </w:r>
      <w:r w:rsidR="004A45A6">
        <w:t>prohibited such</w:t>
      </w:r>
      <w:r w:rsidR="009E3298">
        <w:t xml:space="preserve"> as preventing the improper disposal of plastic and also </w:t>
      </w:r>
      <w:r w:rsidR="004B424E">
        <w:t>limited</w:t>
      </w:r>
      <w:r w:rsidR="009E3298">
        <w:t xml:space="preserve"> </w:t>
      </w:r>
      <w:r w:rsidR="004B424E">
        <w:t>use of plastic is also necessary.</w:t>
      </w:r>
      <w:r w:rsidR="005B43E7">
        <w:t xml:space="preserve"> I</w:t>
      </w:r>
      <w:r w:rsidR="00C53C57">
        <w:t xml:space="preserve">t is required to aware people of zero waste </w:t>
      </w:r>
      <w:r w:rsidR="00C5069B">
        <w:t>and regarding the serious consequences of plastic both by government and public organizations.</w:t>
      </w:r>
    </w:p>
    <w:p w14:paraId="118B967B" w14:textId="761F7362" w:rsidR="00D46907" w:rsidRDefault="00A340BA" w:rsidP="00787046">
      <w:r w:rsidRPr="00A340BA">
        <w:t xml:space="preserve">For their livestock protection farmers used to kill top predators such as coyotes and their killing making the ecosystem even worst. </w:t>
      </w:r>
      <w:r w:rsidR="00D57CDD">
        <w:t>For maintaining the biodiversity of our ecosystem it is required that farmers use non</w:t>
      </w:r>
      <w:r w:rsidR="005310B9">
        <w:t>-lethal techniques for the protection of their</w:t>
      </w:r>
      <w:r w:rsidR="00796A8E">
        <w:t xml:space="preserve"> </w:t>
      </w:r>
      <w:r w:rsidR="005310B9">
        <w:t>livestock</w:t>
      </w:r>
      <w:r w:rsidR="005B43E7">
        <w:t xml:space="preserve"> </w:t>
      </w:r>
      <w:r w:rsidR="00BF722D">
        <w:fldChar w:fldCharType="begin"/>
      </w:r>
      <w:r w:rsidR="00BF722D">
        <w:instrText xml:space="preserve"> ADDIN ZOTERO_ITEM CSL_CITATION {"citationID":"6aZb0ua5","properties":{"formattedCitation":"(US)","plainCitation":"(US)","noteIndex":0},"citationItems":[{"id":427,"uris":["http://zotero.org/users/local/vDOrLj7p/items/VTQZQE9W"],"uri":["http://zotero.org/users/local/vDOrLj7p/items/VTQZQE9W"],"itemData":{"id":427,"type":"webpage","title":"Why Killing Coyotes Doesn&amp;rsquo;t Make Livestock Safer","container-title":"Scientific American","abstract":"There is no clear evidence that lethal control works to reduce human-predator conflict. It can even make the problem worse","URL":"https://www.scientificamerican.com/article/why-killing-coyotes-doesn-rsquo-t-make-livestock-safer/","language":"en","author":[{"family":"US","given":"Megan M. Draheim","suffix":"The Conversation"}],"accessed":{"date-parts":[["2019",11,28]]}}}],"schema":"https://github.com/citation-style-language/schema/raw/master/csl-citation.json"} </w:instrText>
      </w:r>
      <w:r w:rsidR="00BF722D">
        <w:fldChar w:fldCharType="separate"/>
      </w:r>
      <w:r w:rsidR="00BF722D" w:rsidRPr="00BF722D">
        <w:rPr>
          <w:rFonts w:ascii="Times New Roman" w:hAnsi="Times New Roman" w:cs="Times New Roman"/>
        </w:rPr>
        <w:t>(US)</w:t>
      </w:r>
      <w:r w:rsidR="00BF722D">
        <w:fldChar w:fldCharType="end"/>
      </w:r>
      <w:r w:rsidR="005310B9">
        <w:t>.</w:t>
      </w:r>
      <w:r w:rsidR="00DB09EC">
        <w:t xml:space="preserve"> </w:t>
      </w:r>
      <w:r w:rsidR="00DC2FAD">
        <w:t>Humans must understand complex issues and deal with wildlife effectively. So, it is required to take mitigation and prevention methodologies effectively</w:t>
      </w:r>
      <w:r w:rsidR="000542A9">
        <w:t xml:space="preserve">. The professional of wildlife must </w:t>
      </w:r>
      <w:r w:rsidR="009950BB">
        <w:t>address human issues</w:t>
      </w:r>
      <w:r w:rsidR="004B424E">
        <w:t xml:space="preserve"> </w:t>
      </w:r>
      <w:r w:rsidR="009950BB">
        <w:t>effectively without killing wildlife as it will harm the environment.</w:t>
      </w:r>
    </w:p>
    <w:p w14:paraId="33189838" w14:textId="77777777" w:rsidR="000A5BBE" w:rsidRDefault="00DB09EC" w:rsidP="00787046">
      <w:r>
        <w:lastRenderedPageBreak/>
        <w:t xml:space="preserve">The decline of polar bears is also effectively observed because of the </w:t>
      </w:r>
      <w:r w:rsidR="0028703B">
        <w:t xml:space="preserve">loss of sea ice. </w:t>
      </w:r>
      <w:r w:rsidR="009C1679">
        <w:t>They require to put extra energy in traveling far</w:t>
      </w:r>
      <w:r w:rsidR="00DF366A">
        <w:t xml:space="preserve"> </w:t>
      </w:r>
      <w:r w:rsidR="009C1679">
        <w:t xml:space="preserve">distances for food which is </w:t>
      </w:r>
      <w:r w:rsidR="00DF366A">
        <w:t>unbalancing</w:t>
      </w:r>
      <w:r w:rsidR="009C1679">
        <w:t xml:space="preserve"> their energy </w:t>
      </w:r>
      <w:r w:rsidR="00DF366A">
        <w:t>and effecting negatively on their reproductive success.</w:t>
      </w:r>
      <w:r w:rsidR="00F439D2">
        <w:t xml:space="preserve"> </w:t>
      </w:r>
      <w:r w:rsidR="00AC3C53">
        <w:t>It is found that because of the physiological issues as polar bears observed shrinking</w:t>
      </w:r>
      <w:r w:rsidR="00F13B43">
        <w:t xml:space="preserve"> of sea ice</w:t>
      </w:r>
      <w:r w:rsidR="00CD4C64">
        <w:fldChar w:fldCharType="begin"/>
      </w:r>
      <w:r w:rsidR="00CD4C64">
        <w:instrText xml:space="preserve"> ADDIN ZOTERO_ITEM CSL_CITATION {"citationID":"ZqamuRcv","properties":{"formattedCitation":"({\\i{}Polar Bear Videos Reveal Impact of Melting Arctic Sea Ice})","plainCitation":"(Polar Bear Videos Reveal Impact of Melting Arctic Sea Ice)","noteIndex":0},"citationItems":[{"id":429,"uris":["http://zotero.org/users/local/vDOrLj7p/items/REM2NLV2"],"uri":["http://zotero.org/users/local/vDOrLj7p/items/REM2NLV2"],"itemData":{"id":429,"type":"webpage","title":"Polar bear videos reveal impact of melting Arctic sea ice","abstract":"Polar bears are working harder to find food in a challenging environment, new research finds","URL":"https://www.cbsnews.com/news/polar-bears-arctic-sea-ice-melting/","language":"en-US","accessed":{"date-parts":[["2019",11,28]]}}}],"schema":"https://github.com/citation-style-language/schema/raw/master/csl-citation.json"} </w:instrText>
      </w:r>
      <w:r w:rsidR="00CD4C64">
        <w:fldChar w:fldCharType="separate"/>
      </w:r>
      <w:r w:rsidR="00CD4C64" w:rsidRPr="00CD4C64">
        <w:rPr>
          <w:rFonts w:ascii="Times New Roman" w:hAnsi="Times New Roman" w:cs="Times New Roman"/>
        </w:rPr>
        <w:t>(</w:t>
      </w:r>
      <w:r w:rsidR="00CD4C64" w:rsidRPr="00CD4C64">
        <w:rPr>
          <w:rFonts w:ascii="Times New Roman" w:hAnsi="Times New Roman" w:cs="Times New Roman"/>
          <w:i/>
          <w:iCs/>
        </w:rPr>
        <w:t>Polar Bear Videos Reveal Impact of Melting Arctic Sea Ice</w:t>
      </w:r>
      <w:r w:rsidR="00CD4C64" w:rsidRPr="00CD4C64">
        <w:rPr>
          <w:rFonts w:ascii="Times New Roman" w:hAnsi="Times New Roman" w:cs="Times New Roman"/>
        </w:rPr>
        <w:t>)</w:t>
      </w:r>
      <w:r w:rsidR="00CD4C64">
        <w:fldChar w:fldCharType="end"/>
      </w:r>
      <w:r w:rsidR="00F13B43">
        <w:t>.</w:t>
      </w:r>
      <w:r w:rsidR="006C3BD3">
        <w:t xml:space="preserve"> </w:t>
      </w:r>
      <w:r w:rsidR="00C00B09">
        <w:t>A research was conducted through video footage</w:t>
      </w:r>
      <w:r w:rsidR="00AD21A9">
        <w:t xml:space="preserve">, it was found that </w:t>
      </w:r>
      <w:r w:rsidR="002046B1">
        <w:t>out of 9 bears 5 lost their body mass in 11 days. While the four bears who caught and ate lost 10% of the body mass which is almost 18kg.</w:t>
      </w:r>
      <w:r w:rsidR="00A92EDD">
        <w:t xml:space="preserve"> Through these huge changes, it can easily </w:t>
      </w:r>
      <w:r w:rsidR="007C283E">
        <w:t>determine</w:t>
      </w:r>
      <w:r w:rsidR="00A92EDD">
        <w:t xml:space="preserve"> that </w:t>
      </w:r>
      <w:r w:rsidR="002E7BFB">
        <w:t>bears are affecting heavily.</w:t>
      </w:r>
    </w:p>
    <w:p w14:paraId="51946446" w14:textId="3A9082EA" w:rsidR="000B03F7" w:rsidRDefault="00DB09EC" w:rsidP="00787046">
      <w:r>
        <w:t>It is also observed that overhunting</w:t>
      </w:r>
      <w:r w:rsidR="00A92EDD">
        <w:t xml:space="preserve"> </w:t>
      </w:r>
      <w:r>
        <w:t xml:space="preserve">is also affecting the </w:t>
      </w:r>
      <w:r w:rsidR="00593D6F">
        <w:t>ecosystem</w:t>
      </w:r>
      <w:r w:rsidR="00DE7F45">
        <w:t>. For this, research is conducted on the group of 100 guanacos</w:t>
      </w:r>
      <w:r w:rsidR="00E81F78">
        <w:t xml:space="preserve"> in which 70 were placed at protected areas while 30 in unprotected areas</w:t>
      </w:r>
      <w:r w:rsidR="00EE1144">
        <w:fldChar w:fldCharType="begin"/>
      </w:r>
      <w:r w:rsidR="00EE1144">
        <w:instrText xml:space="preserve"> ADDIN ZOTERO_ITEM CSL_CITATION {"citationID":"7nj8Ite2","properties":{"formattedCitation":"(Cappa et al.)","plainCitation":"(Cappa et al.)","noteIndex":0},"citationItems":[{"id":431,"uris":["http://zotero.org/users/local/vDOrLj7p/items/UJ8HUZRB"],"uri":["http://zotero.org/users/local/vDOrLj7p/items/UJ8HUZRB"],"itemData":{"id":431,"type":"article-journal","title":"The effects of poaching and habitat structure on anti-predator behavioral strategies: A guanaco population in a high cold desert as case study.","container-title":"PloS one","page":"e0184018-e0184018","volume":"12","issue":"8","source":"europepmc.org","abstract":"The effects of poaching on wildlife have been widely studied in conservation biology and can be heterogeneous, particularly on ungulates. These effects can be estimated through different methodologies whose use depends on several conditions such as Flight-initiation ...","DOI":"10.1371/journal.pone.0184018","ISSN":"1932-6203","note":"PMID: 28859147","title-short":"The effects of poaching and habitat structure on anti-predator behavioral strategies","journalAbbreviation":"PLoS One","language":"eng","author":[{"family":"Cappa","given":"F."},{"family":"Campos","given":"V."},{"family":"Giannoni","given":"S."},{"family":"Andino","given":"N."}],"issued":{"date-parts":[["2017"]]}}}],"schema":"https://github.com/citation-style-language/schema/raw/master/csl-citation.json"} </w:instrText>
      </w:r>
      <w:r w:rsidR="00EE1144">
        <w:fldChar w:fldCharType="separate"/>
      </w:r>
      <w:r w:rsidR="00EE1144" w:rsidRPr="005F7ECF">
        <w:rPr>
          <w:rFonts w:ascii="Times New Roman" w:hAnsi="Times New Roman" w:cs="Times New Roman"/>
        </w:rPr>
        <w:t>(Cappa et al.)</w:t>
      </w:r>
      <w:r w:rsidR="00EE1144">
        <w:fldChar w:fldCharType="end"/>
      </w:r>
      <w:r w:rsidR="00667E61">
        <w:t>. The FID (flight-initiation distance)</w:t>
      </w:r>
      <w:r w:rsidR="00DE7F45">
        <w:t xml:space="preserve"> </w:t>
      </w:r>
      <w:r w:rsidR="00667E61">
        <w:t>and the group size are more in the unprotected areas as compared to the protected areas. I</w:t>
      </w:r>
      <w:r w:rsidR="00DE7F45">
        <w:t>t is observed that</w:t>
      </w:r>
      <w:r w:rsidR="000E7C9F">
        <w:t xml:space="preserve"> FID increased when vegetation is decreased </w:t>
      </w:r>
      <w:r w:rsidR="003033C4">
        <w:t>although</w:t>
      </w:r>
      <w:r w:rsidR="000E7C9F">
        <w:t xml:space="preserve"> both group size and FID </w:t>
      </w:r>
      <w:r w:rsidR="003033C4">
        <w:t>were</w:t>
      </w:r>
      <w:r w:rsidR="000E7C9F">
        <w:t xml:space="preserve"> not affected </w:t>
      </w:r>
      <w:r w:rsidR="003033C4">
        <w:t>from</w:t>
      </w:r>
      <w:r w:rsidR="000E7C9F">
        <w:t xml:space="preserve"> slope.</w:t>
      </w:r>
      <w:r w:rsidR="00DE7F45">
        <w:t xml:space="preserve"> </w:t>
      </w:r>
      <w:r w:rsidR="000C7DCE">
        <w:t>It is viewed that the guanacos were more at risk in areas that cover the vegetation in a higher amount</w:t>
      </w:r>
      <w:r w:rsidR="00EE1144">
        <w:t xml:space="preserve">. </w:t>
      </w:r>
      <w:r w:rsidR="00744584">
        <w:t>It can be seen that the habitat structure influence greatly on the population.</w:t>
      </w:r>
    </w:p>
    <w:p w14:paraId="44D7B9A8" w14:textId="01633A82" w:rsidR="00AB7831" w:rsidRDefault="00DB09EC" w:rsidP="00787046">
      <w:r>
        <w:t xml:space="preserve">Through research, I found that human is also the major reason in affecting the biodiversity </w:t>
      </w:r>
      <w:r w:rsidR="0023433A">
        <w:t>through overhunting of animals, chemical pollution, and by introducing species to the non-native environment</w:t>
      </w:r>
      <w:r w:rsidR="000D719F">
        <w:fldChar w:fldCharType="begin"/>
      </w:r>
      <w:r w:rsidR="000D719F">
        <w:instrText xml:space="preserve"> ADDIN ZOTERO_ITEM CSL_CITATION {"citationID":"JqJabFEF","properties":{"formattedCitation":"({\\i{}Endangered Species Any Species That Is at Risk of Extinction Because of a})","plainCitation":"(Endangered Species Any Species That Is at Risk of Extinction Because of a)","noteIndex":0},"citationItems":[{"id":435,"uris":["http://zotero.org/users/local/vDOrLj7p/items/N3B2LD7N"],"uri":["http://zotero.org/users/local/vDOrLj7p/items/N3B2LD7N"],"itemData":{"id":435,"type":"webpage","title":"Endangered species any species that is at risk of extinction because of a","abstract":"Endangered species any species that is at risk of extinction because of a from BIOL 220 at North Central Texas College","URL":"https://www.coursehero.com/file/ptov7cm/Endangered-species-any-species-that-is-at-risk-of-extinction-because-of-a/","language":"en","accessed":{"date-parts":[["2019",11,28]]}}}],"schema":"https://github.com/citation-style-language/schema/raw/master/csl-citation.json"} </w:instrText>
      </w:r>
      <w:r w:rsidR="000D719F">
        <w:fldChar w:fldCharType="separate"/>
      </w:r>
      <w:r w:rsidR="000D719F" w:rsidRPr="000D719F">
        <w:rPr>
          <w:rFonts w:ascii="Times New Roman" w:hAnsi="Times New Roman" w:cs="Times New Roman"/>
        </w:rPr>
        <w:t>(</w:t>
      </w:r>
      <w:r w:rsidR="000D719F" w:rsidRPr="000D719F">
        <w:rPr>
          <w:rFonts w:ascii="Times New Roman" w:hAnsi="Times New Roman" w:cs="Times New Roman"/>
          <w:i/>
          <w:iCs/>
        </w:rPr>
        <w:t>Endangered Species Any Species That Is at Risk of Extinction Because of a</w:t>
      </w:r>
      <w:r w:rsidR="000D719F" w:rsidRPr="000D719F">
        <w:rPr>
          <w:rFonts w:ascii="Times New Roman" w:hAnsi="Times New Roman" w:cs="Times New Roman"/>
        </w:rPr>
        <w:t>)</w:t>
      </w:r>
      <w:r w:rsidR="000D719F">
        <w:fldChar w:fldCharType="end"/>
      </w:r>
      <w:r w:rsidR="0023433A">
        <w:t xml:space="preserve">. </w:t>
      </w:r>
      <w:r w:rsidR="006C0544">
        <w:t xml:space="preserve">All of </w:t>
      </w:r>
      <w:r w:rsidR="00006E71">
        <w:t>the species</w:t>
      </w:r>
      <w:r w:rsidR="006C0544">
        <w:t xml:space="preserve"> played a major role in making the ecosystem work. </w:t>
      </w:r>
      <w:r w:rsidR="00B6524F">
        <w:t xml:space="preserve">The dangerous species even make the biome </w:t>
      </w:r>
      <w:r w:rsidR="003033C4">
        <w:t xml:space="preserve">so it is required to take necessary actions </w:t>
      </w:r>
      <w:r w:rsidR="000B7D14">
        <w:t>for their survival</w:t>
      </w:r>
      <w:r w:rsidR="004B6F74">
        <w:t xml:space="preserve"> as their extinction will unbalance o</w:t>
      </w:r>
      <w:bookmarkStart w:id="0" w:name="_GoBack"/>
      <w:bookmarkEnd w:id="0"/>
      <w:r w:rsidR="004B6F74">
        <w:t>ur ecosystem</w:t>
      </w:r>
      <w:r w:rsidR="000B7D14">
        <w:t>.</w:t>
      </w:r>
    </w:p>
    <w:p w14:paraId="22FA2EE9" w14:textId="77777777" w:rsidR="00CD4C64" w:rsidRDefault="00CD4C64" w:rsidP="00787046"/>
    <w:p w14:paraId="1C059B10" w14:textId="77777777" w:rsidR="00190FB8" w:rsidRDefault="00190FB8" w:rsidP="003B4DEB">
      <w:pPr>
        <w:ind w:firstLine="0"/>
      </w:pPr>
    </w:p>
    <w:p w14:paraId="1E1A6ECF" w14:textId="77777777" w:rsidR="00190FB8" w:rsidRPr="00190FB8" w:rsidRDefault="00DB09EC" w:rsidP="00190FB8">
      <w:pPr>
        <w:ind w:firstLine="0"/>
        <w:rPr>
          <w:b/>
        </w:rPr>
      </w:pPr>
      <w:r w:rsidRPr="00190FB8">
        <w:rPr>
          <w:b/>
        </w:rPr>
        <w:lastRenderedPageBreak/>
        <w:t xml:space="preserve">Work Cited </w:t>
      </w:r>
    </w:p>
    <w:p w14:paraId="7719C54D" w14:textId="77777777" w:rsidR="000D719F" w:rsidRPr="000D719F" w:rsidRDefault="00DB09EC" w:rsidP="000D719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0D719F">
        <w:rPr>
          <w:rFonts w:ascii="Times New Roman" w:hAnsi="Times New Roman" w:cs="Times New Roman"/>
        </w:rPr>
        <w:t xml:space="preserve">Cappa, F., et al. “The Effects of Poaching and Habitat Structure on Anti-Predator Behavioral Strategies: A Guanaco Population in a High Cold Desert as Case Study.” </w:t>
      </w:r>
      <w:r w:rsidRPr="000D719F">
        <w:rPr>
          <w:rFonts w:ascii="Times New Roman" w:hAnsi="Times New Roman" w:cs="Times New Roman"/>
          <w:i/>
          <w:iCs/>
        </w:rPr>
        <w:t>PloS One</w:t>
      </w:r>
      <w:r w:rsidRPr="000D719F">
        <w:rPr>
          <w:rFonts w:ascii="Times New Roman" w:hAnsi="Times New Roman" w:cs="Times New Roman"/>
        </w:rPr>
        <w:t xml:space="preserve">, vol. 12, no. 8, 2017, pp. e0184018–e0184018. </w:t>
      </w:r>
      <w:r w:rsidRPr="000D719F">
        <w:rPr>
          <w:rFonts w:ascii="Times New Roman" w:hAnsi="Times New Roman" w:cs="Times New Roman"/>
          <w:i/>
          <w:iCs/>
        </w:rPr>
        <w:t>europepmc.org</w:t>
      </w:r>
      <w:r w:rsidRPr="000D719F">
        <w:rPr>
          <w:rFonts w:ascii="Times New Roman" w:hAnsi="Times New Roman" w:cs="Times New Roman"/>
        </w:rPr>
        <w:t>, doi:10.1371/journal.pone.0184018.</w:t>
      </w:r>
    </w:p>
    <w:p w14:paraId="32B30D77" w14:textId="77777777" w:rsidR="000D719F" w:rsidRPr="000D719F" w:rsidRDefault="00DB09EC" w:rsidP="000D719F">
      <w:pPr>
        <w:pStyle w:val="Bibliography"/>
        <w:rPr>
          <w:rFonts w:ascii="Times New Roman" w:hAnsi="Times New Roman" w:cs="Times New Roman"/>
        </w:rPr>
      </w:pPr>
      <w:r w:rsidRPr="000D719F">
        <w:rPr>
          <w:rFonts w:ascii="Times New Roman" w:hAnsi="Times New Roman" w:cs="Times New Roman"/>
          <w:i/>
          <w:iCs/>
        </w:rPr>
        <w:t>Decline in Alaskan Sea Otters Affects Bald Eagles’ Diet | EurekAlert! Science News</w:t>
      </w:r>
      <w:r w:rsidRPr="000D719F">
        <w:rPr>
          <w:rFonts w:ascii="Times New Roman" w:hAnsi="Times New Roman" w:cs="Times New Roman"/>
        </w:rPr>
        <w:t>. https://www.eurekalert.org/pub_releases/2008-10/esoa-dia092508.php. Accessed 27 Nov. 2019.</w:t>
      </w:r>
    </w:p>
    <w:p w14:paraId="1A1856B0" w14:textId="77777777" w:rsidR="000D719F" w:rsidRPr="000D719F" w:rsidRDefault="00DB09EC" w:rsidP="000D719F">
      <w:pPr>
        <w:pStyle w:val="Bibliography"/>
        <w:rPr>
          <w:rFonts w:ascii="Times New Roman" w:hAnsi="Times New Roman" w:cs="Times New Roman"/>
        </w:rPr>
      </w:pPr>
      <w:r w:rsidRPr="000D719F">
        <w:rPr>
          <w:rFonts w:ascii="Times New Roman" w:hAnsi="Times New Roman" w:cs="Times New Roman"/>
          <w:i/>
          <w:iCs/>
        </w:rPr>
        <w:t>Endangered Species Any Species That Is at Risk of Extinction Because of a</w:t>
      </w:r>
      <w:r w:rsidRPr="000D719F">
        <w:rPr>
          <w:rFonts w:ascii="Times New Roman" w:hAnsi="Times New Roman" w:cs="Times New Roman"/>
        </w:rPr>
        <w:t>. https://www.coursehero.com/file/ptov7cm/Endangered-species-any-species-that-is-at-risk-of-extinction-because-of-a/. Accessed 28 Nov. 2019.</w:t>
      </w:r>
    </w:p>
    <w:p w14:paraId="32C26A37" w14:textId="77777777" w:rsidR="000D719F" w:rsidRPr="000D719F" w:rsidRDefault="00DB09EC" w:rsidP="000D719F">
      <w:pPr>
        <w:pStyle w:val="Bibliography"/>
        <w:rPr>
          <w:rFonts w:ascii="Times New Roman" w:hAnsi="Times New Roman" w:cs="Times New Roman"/>
        </w:rPr>
      </w:pPr>
      <w:r w:rsidRPr="000D719F">
        <w:rPr>
          <w:rFonts w:ascii="Times New Roman" w:hAnsi="Times New Roman" w:cs="Times New Roman"/>
        </w:rPr>
        <w:t xml:space="preserve">Morrison, Tiffany H., et al. “Save Reefs to Rescue All Ecosystems.” </w:t>
      </w:r>
      <w:r w:rsidRPr="000D719F">
        <w:rPr>
          <w:rFonts w:ascii="Times New Roman" w:hAnsi="Times New Roman" w:cs="Times New Roman"/>
          <w:i/>
          <w:iCs/>
        </w:rPr>
        <w:t>Nature</w:t>
      </w:r>
      <w:r w:rsidRPr="000D719F">
        <w:rPr>
          <w:rFonts w:ascii="Times New Roman" w:hAnsi="Times New Roman" w:cs="Times New Roman"/>
        </w:rPr>
        <w:t xml:space="preserve">, vol. 573, no. 7774, Sept. 2019, pp. 333–36. </w:t>
      </w:r>
      <w:r w:rsidRPr="000D719F">
        <w:rPr>
          <w:rFonts w:ascii="Times New Roman" w:hAnsi="Times New Roman" w:cs="Times New Roman"/>
          <w:i/>
          <w:iCs/>
        </w:rPr>
        <w:t>nature.webvpn.ustc.edu.cn</w:t>
      </w:r>
      <w:r w:rsidRPr="000D719F">
        <w:rPr>
          <w:rFonts w:ascii="Times New Roman" w:hAnsi="Times New Roman" w:cs="Times New Roman"/>
        </w:rPr>
        <w:t>, doi:10.1038/d41586-019-02737-8.</w:t>
      </w:r>
    </w:p>
    <w:p w14:paraId="6771965F" w14:textId="77777777" w:rsidR="000D719F" w:rsidRPr="000D719F" w:rsidRDefault="00DB09EC" w:rsidP="000D719F">
      <w:pPr>
        <w:pStyle w:val="Bibliography"/>
        <w:rPr>
          <w:rFonts w:ascii="Times New Roman" w:hAnsi="Times New Roman" w:cs="Times New Roman"/>
        </w:rPr>
      </w:pPr>
      <w:r w:rsidRPr="000D719F">
        <w:rPr>
          <w:rFonts w:ascii="Times New Roman" w:hAnsi="Times New Roman" w:cs="Times New Roman"/>
          <w:i/>
          <w:iCs/>
        </w:rPr>
        <w:t>Nature up Close: Keystone Species - CBS News</w:t>
      </w:r>
      <w:r w:rsidRPr="000D719F">
        <w:rPr>
          <w:rFonts w:ascii="Times New Roman" w:hAnsi="Times New Roman" w:cs="Times New Roman"/>
        </w:rPr>
        <w:t>. https://www.cbsnews.com/news/nature-up-close-keystone-species/. Accessed 27 Nov. 2019.</w:t>
      </w:r>
    </w:p>
    <w:p w14:paraId="0BA2A4EA" w14:textId="77777777" w:rsidR="000D719F" w:rsidRPr="000D719F" w:rsidRDefault="00DB09EC" w:rsidP="000D719F">
      <w:pPr>
        <w:pStyle w:val="Bibliography"/>
        <w:rPr>
          <w:rFonts w:ascii="Times New Roman" w:hAnsi="Times New Roman" w:cs="Times New Roman"/>
        </w:rPr>
      </w:pPr>
      <w:r w:rsidRPr="000D719F">
        <w:rPr>
          <w:rFonts w:ascii="Times New Roman" w:hAnsi="Times New Roman" w:cs="Times New Roman"/>
          <w:i/>
          <w:iCs/>
        </w:rPr>
        <w:t>Patterns and Ecosystem Consequences of Shark Declines in the Ocean - Ferretti - 2010 - Ecology Letters - Wiley Online Library</w:t>
      </w:r>
      <w:r w:rsidRPr="000D719F">
        <w:rPr>
          <w:rFonts w:ascii="Times New Roman" w:hAnsi="Times New Roman" w:cs="Times New Roman"/>
        </w:rPr>
        <w:t>. https://onlinelibrary.wiley.com/doi/full/10.1111/j.1461-0248.2010.01489.x. Accessed 27 Nov. 2019.</w:t>
      </w:r>
    </w:p>
    <w:p w14:paraId="799D55C8" w14:textId="77777777" w:rsidR="000D719F" w:rsidRPr="000D719F" w:rsidRDefault="00DB09EC" w:rsidP="000D719F">
      <w:pPr>
        <w:pStyle w:val="Bibliography"/>
        <w:rPr>
          <w:rFonts w:ascii="Times New Roman" w:hAnsi="Times New Roman" w:cs="Times New Roman"/>
        </w:rPr>
      </w:pPr>
      <w:r w:rsidRPr="000D719F">
        <w:rPr>
          <w:rFonts w:ascii="Times New Roman" w:hAnsi="Times New Roman" w:cs="Times New Roman"/>
        </w:rPr>
        <w:t xml:space="preserve">Pearce, Fred. “Wiping out Top Predators Messes up the Climate.” </w:t>
      </w:r>
      <w:r w:rsidRPr="000D719F">
        <w:rPr>
          <w:rFonts w:ascii="Times New Roman" w:hAnsi="Times New Roman" w:cs="Times New Roman"/>
          <w:i/>
          <w:iCs/>
        </w:rPr>
        <w:t>New Scientist</w:t>
      </w:r>
      <w:r w:rsidRPr="000D719F">
        <w:rPr>
          <w:rFonts w:ascii="Times New Roman" w:hAnsi="Times New Roman" w:cs="Times New Roman"/>
        </w:rPr>
        <w:t>, https://www.newscientist.com/article/dn23182-wiping-out-top-predators-messes-up-the-climate/. Accessed 28 Nov. 2019.</w:t>
      </w:r>
    </w:p>
    <w:p w14:paraId="23F0E360" w14:textId="77777777" w:rsidR="000D719F" w:rsidRPr="000D719F" w:rsidRDefault="00DB09EC" w:rsidP="000D719F">
      <w:pPr>
        <w:pStyle w:val="Bibliography"/>
        <w:rPr>
          <w:rFonts w:ascii="Times New Roman" w:hAnsi="Times New Roman" w:cs="Times New Roman"/>
        </w:rPr>
      </w:pPr>
      <w:r w:rsidRPr="000D719F">
        <w:rPr>
          <w:rFonts w:ascii="Times New Roman" w:hAnsi="Times New Roman" w:cs="Times New Roman"/>
        </w:rPr>
        <w:lastRenderedPageBreak/>
        <w:t xml:space="preserve">“Plastic Pollution | Sources &amp; Effects.” </w:t>
      </w:r>
      <w:r w:rsidRPr="000D719F">
        <w:rPr>
          <w:rFonts w:ascii="Times New Roman" w:hAnsi="Times New Roman" w:cs="Times New Roman"/>
          <w:i/>
          <w:iCs/>
        </w:rPr>
        <w:t>Encyclopedia Britannica</w:t>
      </w:r>
      <w:r w:rsidRPr="000D719F">
        <w:rPr>
          <w:rFonts w:ascii="Times New Roman" w:hAnsi="Times New Roman" w:cs="Times New Roman"/>
        </w:rPr>
        <w:t>, https://www.britannica.com/science/plastic-pollution. Accessed 28 Nov. 2019.</w:t>
      </w:r>
    </w:p>
    <w:p w14:paraId="6B4FAE51" w14:textId="77777777" w:rsidR="000D719F" w:rsidRPr="000D719F" w:rsidRDefault="00DB09EC" w:rsidP="000D719F">
      <w:pPr>
        <w:pStyle w:val="Bibliography"/>
        <w:rPr>
          <w:rFonts w:ascii="Times New Roman" w:hAnsi="Times New Roman" w:cs="Times New Roman"/>
        </w:rPr>
      </w:pPr>
      <w:r w:rsidRPr="000D719F">
        <w:rPr>
          <w:rFonts w:ascii="Times New Roman" w:hAnsi="Times New Roman" w:cs="Times New Roman"/>
          <w:i/>
          <w:iCs/>
        </w:rPr>
        <w:t>Polar Bear Videos Reveal Impact of Melting Arctic Sea Ice</w:t>
      </w:r>
      <w:r w:rsidRPr="000D719F">
        <w:rPr>
          <w:rFonts w:ascii="Times New Roman" w:hAnsi="Times New Roman" w:cs="Times New Roman"/>
        </w:rPr>
        <w:t>. https://www.cbsnews.com/news/polar-bears-arctic-sea-ice-melting/. Accessed 28 Nov. 2019.</w:t>
      </w:r>
    </w:p>
    <w:p w14:paraId="6ADF4E76" w14:textId="77777777" w:rsidR="000D719F" w:rsidRPr="000D719F" w:rsidRDefault="00DB09EC" w:rsidP="000D719F">
      <w:pPr>
        <w:pStyle w:val="Bibliography"/>
        <w:rPr>
          <w:rFonts w:ascii="Times New Roman" w:hAnsi="Times New Roman" w:cs="Times New Roman"/>
        </w:rPr>
      </w:pPr>
      <w:r w:rsidRPr="000D719F">
        <w:rPr>
          <w:rFonts w:ascii="Times New Roman" w:hAnsi="Times New Roman" w:cs="Times New Roman"/>
        </w:rPr>
        <w:t xml:space="preserve">US, Megan M. Draheim, The Conversation. “Why Killing Coyotes Doesn&amp;rsquo;t Make Livestock Safer.” </w:t>
      </w:r>
      <w:r w:rsidRPr="000D719F">
        <w:rPr>
          <w:rFonts w:ascii="Times New Roman" w:hAnsi="Times New Roman" w:cs="Times New Roman"/>
          <w:i/>
          <w:iCs/>
        </w:rPr>
        <w:t>Scientific American</w:t>
      </w:r>
      <w:r w:rsidRPr="000D719F">
        <w:rPr>
          <w:rFonts w:ascii="Times New Roman" w:hAnsi="Times New Roman" w:cs="Times New Roman"/>
        </w:rPr>
        <w:t>, https://www.scientificamerican.com/article/why-killing-coyotes-doesn-rsquo-t-make-livestock-safer/. Accessed 28 Nov. 2019.</w:t>
      </w:r>
    </w:p>
    <w:p w14:paraId="13D1FA95" w14:textId="77777777" w:rsidR="00264633" w:rsidRPr="00787046" w:rsidRDefault="00DB09EC" w:rsidP="00787046">
      <w:r>
        <w:fldChar w:fldCharType="end"/>
      </w:r>
      <w:r w:rsidR="001F0E56">
        <w:t xml:space="preserve"> </w:t>
      </w:r>
      <w:r w:rsidR="0044719E">
        <w:t xml:space="preserve"> </w:t>
      </w:r>
      <w:r w:rsidR="0053641D">
        <w:t xml:space="preserve"> </w:t>
      </w:r>
      <w:r w:rsidR="00FF4F45">
        <w:t xml:space="preserve"> </w:t>
      </w:r>
      <w:r w:rsidR="0059027A">
        <w:t xml:space="preserve"> </w:t>
      </w:r>
      <w:r w:rsidR="00CF0C16">
        <w:t xml:space="preserve"> </w:t>
      </w:r>
      <w:r w:rsidR="00DF38AB">
        <w:t xml:space="preserve"> </w:t>
      </w:r>
      <w:r w:rsidR="00E02DAC">
        <w:t xml:space="preserve"> </w:t>
      </w:r>
      <w:r w:rsidR="003F1773">
        <w:t xml:space="preserve"> </w:t>
      </w:r>
      <w:r w:rsidR="00E81526">
        <w:t xml:space="preserve"> </w:t>
      </w:r>
      <w:r w:rsidR="00835F80">
        <w:t xml:space="preserve"> </w:t>
      </w:r>
      <w:r w:rsidR="000B549E">
        <w:t xml:space="preserve">  </w:t>
      </w:r>
      <w:r w:rsidR="00792FC5">
        <w:t xml:space="preserve"> </w:t>
      </w:r>
      <w:r w:rsidR="00C96499">
        <w:t xml:space="preserve"> </w:t>
      </w:r>
      <w:r w:rsidR="00DB0659">
        <w:t xml:space="preserve">  </w:t>
      </w:r>
    </w:p>
    <w:sectPr w:rsidR="00264633" w:rsidRPr="00787046">
      <w:headerReference w:type="default" r:id="rId8"/>
      <w:headerReference w:type="first" r:id="rId9"/>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8185B0" w16cid:durableId="218985ED"/>
  <w16cid:commentId w16cid:paraId="1BCD5452" w16cid:durableId="21898858"/>
  <w16cid:commentId w16cid:paraId="1736C5DB" w16cid:durableId="218985F9"/>
  <w16cid:commentId w16cid:paraId="27C8526E" w16cid:durableId="218987E3"/>
  <w16cid:commentId w16cid:paraId="58300978" w16cid:durableId="21898614"/>
  <w16cid:commentId w16cid:paraId="771F4567" w16cid:durableId="21898625"/>
  <w16cid:commentId w16cid:paraId="19924335" w16cid:durableId="218987F1"/>
  <w16cid:commentId w16cid:paraId="44F86AF1" w16cid:durableId="2189863A"/>
  <w16cid:commentId w16cid:paraId="62083814" w16cid:durableId="2189864E"/>
  <w16cid:commentId w16cid:paraId="1EB1A981" w16cid:durableId="2189865D"/>
  <w16cid:commentId w16cid:paraId="1F0DB50E" w16cid:durableId="2189881E"/>
  <w16cid:commentId w16cid:paraId="149F0CB5" w16cid:durableId="21898687"/>
  <w16cid:commentId w16cid:paraId="7877F4E0" w16cid:durableId="218986A4"/>
  <w16cid:commentId w16cid:paraId="41398F9E" w16cid:durableId="2189872A"/>
  <w16cid:commentId w16cid:paraId="635A80DF" w16cid:durableId="2189870C"/>
  <w16cid:commentId w16cid:paraId="2C49695E" w16cid:durableId="2189871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901F7D" w14:textId="77777777" w:rsidR="004C1B3D" w:rsidRDefault="004C1B3D">
      <w:pPr>
        <w:spacing w:line="240" w:lineRule="auto"/>
      </w:pPr>
      <w:r>
        <w:separator/>
      </w:r>
    </w:p>
  </w:endnote>
  <w:endnote w:type="continuationSeparator" w:id="0">
    <w:p w14:paraId="2C7FBA88" w14:textId="77777777" w:rsidR="004C1B3D" w:rsidRDefault="004C1B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5A4B1B" w14:textId="77777777" w:rsidR="004C1B3D" w:rsidRDefault="004C1B3D">
      <w:pPr>
        <w:spacing w:line="240" w:lineRule="auto"/>
      </w:pPr>
      <w:r>
        <w:separator/>
      </w:r>
    </w:p>
  </w:footnote>
  <w:footnote w:type="continuationSeparator" w:id="0">
    <w:p w14:paraId="040A455A" w14:textId="77777777" w:rsidR="004C1B3D" w:rsidRDefault="004C1B3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87C0C1" w14:textId="77777777" w:rsidR="00E614DD" w:rsidRDefault="004C1B3D">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4B6F74">
      <w:rPr>
        <w:noProof/>
      </w:rPr>
      <w:t>8</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53F173" w14:textId="77777777" w:rsidR="00E614DD" w:rsidRDefault="004C1B3D">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0B7D14">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A8E08806"/>
    <w:multiLevelType w:val="hybridMultilevel"/>
    <w:tmpl w:val="FF3997C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CAE06E5C"/>
    <w:multiLevelType w:val="hybridMultilevel"/>
    <w:tmpl w:val="8F7CA3B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D494FEFC"/>
    <w:multiLevelType w:val="hybridMultilevel"/>
    <w:tmpl w:val="D04A233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4">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5">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6">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7">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8">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9">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1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11">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12">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3">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229E3C4C"/>
    <w:multiLevelType w:val="hybridMultilevel"/>
    <w:tmpl w:val="6256DC96"/>
    <w:lvl w:ilvl="0" w:tplc="4E8E1462">
      <w:start w:val="1"/>
      <w:numFmt w:val="lowerLetter"/>
      <w:pStyle w:val="TableNote"/>
      <w:suff w:val="space"/>
      <w:lvlText w:val="%1."/>
      <w:lvlJc w:val="left"/>
      <w:pPr>
        <w:ind w:left="0" w:firstLine="720"/>
      </w:pPr>
      <w:rPr>
        <w:rFonts w:hint="default"/>
      </w:rPr>
    </w:lvl>
    <w:lvl w:ilvl="1" w:tplc="6AC21216" w:tentative="1">
      <w:start w:val="1"/>
      <w:numFmt w:val="lowerLetter"/>
      <w:lvlText w:val="%2."/>
      <w:lvlJc w:val="left"/>
      <w:pPr>
        <w:ind w:left="2160" w:hanging="360"/>
      </w:pPr>
    </w:lvl>
    <w:lvl w:ilvl="2" w:tplc="5A0C1A0A" w:tentative="1">
      <w:start w:val="1"/>
      <w:numFmt w:val="lowerRoman"/>
      <w:lvlText w:val="%3."/>
      <w:lvlJc w:val="right"/>
      <w:pPr>
        <w:ind w:left="2880" w:hanging="180"/>
      </w:pPr>
    </w:lvl>
    <w:lvl w:ilvl="3" w:tplc="4BE86BDC" w:tentative="1">
      <w:start w:val="1"/>
      <w:numFmt w:val="decimal"/>
      <w:lvlText w:val="%4."/>
      <w:lvlJc w:val="left"/>
      <w:pPr>
        <w:ind w:left="3600" w:hanging="360"/>
      </w:pPr>
    </w:lvl>
    <w:lvl w:ilvl="4" w:tplc="594667CA" w:tentative="1">
      <w:start w:val="1"/>
      <w:numFmt w:val="lowerLetter"/>
      <w:lvlText w:val="%5."/>
      <w:lvlJc w:val="left"/>
      <w:pPr>
        <w:ind w:left="4320" w:hanging="360"/>
      </w:pPr>
    </w:lvl>
    <w:lvl w:ilvl="5" w:tplc="5066D5AE" w:tentative="1">
      <w:start w:val="1"/>
      <w:numFmt w:val="lowerRoman"/>
      <w:lvlText w:val="%6."/>
      <w:lvlJc w:val="right"/>
      <w:pPr>
        <w:ind w:left="5040" w:hanging="180"/>
      </w:pPr>
    </w:lvl>
    <w:lvl w:ilvl="6" w:tplc="FD600336" w:tentative="1">
      <w:start w:val="1"/>
      <w:numFmt w:val="decimal"/>
      <w:lvlText w:val="%7."/>
      <w:lvlJc w:val="left"/>
      <w:pPr>
        <w:ind w:left="5760" w:hanging="360"/>
      </w:pPr>
    </w:lvl>
    <w:lvl w:ilvl="7" w:tplc="687A9BE2" w:tentative="1">
      <w:start w:val="1"/>
      <w:numFmt w:val="lowerLetter"/>
      <w:lvlText w:val="%8."/>
      <w:lvlJc w:val="left"/>
      <w:pPr>
        <w:ind w:left="6480" w:hanging="360"/>
      </w:pPr>
    </w:lvl>
    <w:lvl w:ilvl="8" w:tplc="AEE2B6F2" w:tentative="1">
      <w:start w:val="1"/>
      <w:numFmt w:val="lowerRoman"/>
      <w:lvlText w:val="%9."/>
      <w:lvlJc w:val="right"/>
      <w:pPr>
        <w:ind w:left="7200" w:hanging="180"/>
      </w:pPr>
    </w:lvl>
  </w:abstractNum>
  <w:abstractNum w:abstractNumId="16">
    <w:nsid w:val="25EC3152"/>
    <w:multiLevelType w:val="hybridMultilevel"/>
    <w:tmpl w:val="13C14B9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nsid w:val="2655F9BE"/>
    <w:multiLevelType w:val="hybridMultilevel"/>
    <w:tmpl w:val="97EFC68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nsid w:val="5B1B5787"/>
    <w:multiLevelType w:val="multilevel"/>
    <w:tmpl w:val="4572ABF8"/>
    <w:numStyleLink w:val="MLAOutline"/>
  </w:abstractNum>
  <w:abstractNum w:abstractNumId="24">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2"/>
  </w:num>
  <w:num w:numId="2">
    <w:abstractNumId w:val="10"/>
  </w:num>
  <w:num w:numId="3">
    <w:abstractNumId w:val="9"/>
  </w:num>
  <w:num w:numId="4">
    <w:abstractNumId w:val="8"/>
  </w:num>
  <w:num w:numId="5">
    <w:abstractNumId w:val="7"/>
  </w:num>
  <w:num w:numId="6">
    <w:abstractNumId w:val="11"/>
  </w:num>
  <w:num w:numId="7">
    <w:abstractNumId w:val="6"/>
  </w:num>
  <w:num w:numId="8">
    <w:abstractNumId w:val="5"/>
  </w:num>
  <w:num w:numId="9">
    <w:abstractNumId w:val="4"/>
  </w:num>
  <w:num w:numId="10">
    <w:abstractNumId w:val="3"/>
  </w:num>
  <w:num w:numId="11">
    <w:abstractNumId w:val="15"/>
  </w:num>
  <w:num w:numId="12">
    <w:abstractNumId w:val="22"/>
  </w:num>
  <w:num w:numId="13">
    <w:abstractNumId w:val="23"/>
  </w:num>
  <w:num w:numId="14">
    <w:abstractNumId w:val="19"/>
  </w:num>
  <w:num w:numId="15">
    <w:abstractNumId w:val="25"/>
  </w:num>
  <w:num w:numId="16">
    <w:abstractNumId w:val="21"/>
  </w:num>
  <w:num w:numId="17">
    <w:abstractNumId w:val="14"/>
  </w:num>
  <w:num w:numId="18">
    <w:abstractNumId w:val="13"/>
  </w:num>
  <w:num w:numId="19">
    <w:abstractNumId w:val="20"/>
  </w:num>
  <w:num w:numId="20">
    <w:abstractNumId w:val="26"/>
  </w:num>
  <w:num w:numId="21">
    <w:abstractNumId w:val="18"/>
  </w:num>
  <w:num w:numId="22">
    <w:abstractNumId w:val="24"/>
  </w:num>
  <w:num w:numId="23">
    <w:abstractNumId w:val="17"/>
  </w:num>
  <w:num w:numId="24">
    <w:abstractNumId w:val="16"/>
  </w:num>
  <w:num w:numId="25">
    <w:abstractNumId w:val="1"/>
  </w:num>
  <w:num w:numId="26">
    <w:abstractNumId w:val="2"/>
  </w:num>
  <w:num w:numId="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6E71"/>
    <w:rsid w:val="00013243"/>
    <w:rsid w:val="00015A18"/>
    <w:rsid w:val="000166A4"/>
    <w:rsid w:val="00022F0F"/>
    <w:rsid w:val="00026691"/>
    <w:rsid w:val="00033595"/>
    <w:rsid w:val="00040CBB"/>
    <w:rsid w:val="00051440"/>
    <w:rsid w:val="000521FF"/>
    <w:rsid w:val="000542A9"/>
    <w:rsid w:val="00057C2B"/>
    <w:rsid w:val="00062AB4"/>
    <w:rsid w:val="000640AF"/>
    <w:rsid w:val="00070860"/>
    <w:rsid w:val="00081811"/>
    <w:rsid w:val="00082500"/>
    <w:rsid w:val="0009678F"/>
    <w:rsid w:val="000A188D"/>
    <w:rsid w:val="000A5BBE"/>
    <w:rsid w:val="000B03F7"/>
    <w:rsid w:val="000B0617"/>
    <w:rsid w:val="000B549E"/>
    <w:rsid w:val="000B5F2B"/>
    <w:rsid w:val="000B78C8"/>
    <w:rsid w:val="000B7D14"/>
    <w:rsid w:val="000C7DCE"/>
    <w:rsid w:val="000D719F"/>
    <w:rsid w:val="000E7C9F"/>
    <w:rsid w:val="00107D44"/>
    <w:rsid w:val="001124A0"/>
    <w:rsid w:val="00112EB4"/>
    <w:rsid w:val="001136CA"/>
    <w:rsid w:val="00113FC1"/>
    <w:rsid w:val="001443E4"/>
    <w:rsid w:val="001463B2"/>
    <w:rsid w:val="00171300"/>
    <w:rsid w:val="00172B06"/>
    <w:rsid w:val="00190FB8"/>
    <w:rsid w:val="00191E4C"/>
    <w:rsid w:val="00193564"/>
    <w:rsid w:val="001D7588"/>
    <w:rsid w:val="001E2326"/>
    <w:rsid w:val="001F0E56"/>
    <w:rsid w:val="001F62C0"/>
    <w:rsid w:val="002046B1"/>
    <w:rsid w:val="00206B95"/>
    <w:rsid w:val="00210773"/>
    <w:rsid w:val="00211718"/>
    <w:rsid w:val="002202C7"/>
    <w:rsid w:val="0023433A"/>
    <w:rsid w:val="00235150"/>
    <w:rsid w:val="002427A7"/>
    <w:rsid w:val="00245A67"/>
    <w:rsid w:val="00245E02"/>
    <w:rsid w:val="00261126"/>
    <w:rsid w:val="00264633"/>
    <w:rsid w:val="0026663B"/>
    <w:rsid w:val="00266E04"/>
    <w:rsid w:val="00282BA2"/>
    <w:rsid w:val="002864BC"/>
    <w:rsid w:val="0028703B"/>
    <w:rsid w:val="00287529"/>
    <w:rsid w:val="00293B7D"/>
    <w:rsid w:val="002B6647"/>
    <w:rsid w:val="002C2AB0"/>
    <w:rsid w:val="002D37C8"/>
    <w:rsid w:val="002E1098"/>
    <w:rsid w:val="002E64BF"/>
    <w:rsid w:val="002E7BFB"/>
    <w:rsid w:val="003033C4"/>
    <w:rsid w:val="003348CC"/>
    <w:rsid w:val="003359D8"/>
    <w:rsid w:val="00343FB5"/>
    <w:rsid w:val="00353B66"/>
    <w:rsid w:val="00353C67"/>
    <w:rsid w:val="00354A6E"/>
    <w:rsid w:val="003625C7"/>
    <w:rsid w:val="00364805"/>
    <w:rsid w:val="00364FBE"/>
    <w:rsid w:val="003925F6"/>
    <w:rsid w:val="0039460D"/>
    <w:rsid w:val="00395095"/>
    <w:rsid w:val="003A1C7C"/>
    <w:rsid w:val="003B032B"/>
    <w:rsid w:val="003B2557"/>
    <w:rsid w:val="003B4DEB"/>
    <w:rsid w:val="003C26FC"/>
    <w:rsid w:val="003C7147"/>
    <w:rsid w:val="003E74AD"/>
    <w:rsid w:val="003F0883"/>
    <w:rsid w:val="003F1773"/>
    <w:rsid w:val="00404F28"/>
    <w:rsid w:val="004170A0"/>
    <w:rsid w:val="00420E10"/>
    <w:rsid w:val="0042479F"/>
    <w:rsid w:val="00426AF3"/>
    <w:rsid w:val="0042703C"/>
    <w:rsid w:val="0043282F"/>
    <w:rsid w:val="004431D3"/>
    <w:rsid w:val="00445E34"/>
    <w:rsid w:val="0044719E"/>
    <w:rsid w:val="00452F8C"/>
    <w:rsid w:val="00456604"/>
    <w:rsid w:val="00477219"/>
    <w:rsid w:val="00491969"/>
    <w:rsid w:val="00492F9B"/>
    <w:rsid w:val="004A2675"/>
    <w:rsid w:val="004A45A6"/>
    <w:rsid w:val="004B424E"/>
    <w:rsid w:val="004B480B"/>
    <w:rsid w:val="004B6F74"/>
    <w:rsid w:val="004C0190"/>
    <w:rsid w:val="004C1B3D"/>
    <w:rsid w:val="004E713A"/>
    <w:rsid w:val="004F2EA6"/>
    <w:rsid w:val="004F3121"/>
    <w:rsid w:val="004F6DD0"/>
    <w:rsid w:val="004F7139"/>
    <w:rsid w:val="00502C72"/>
    <w:rsid w:val="005051BE"/>
    <w:rsid w:val="00511ED6"/>
    <w:rsid w:val="00520FEA"/>
    <w:rsid w:val="005310B9"/>
    <w:rsid w:val="0053641D"/>
    <w:rsid w:val="0054375E"/>
    <w:rsid w:val="005525EB"/>
    <w:rsid w:val="00563212"/>
    <w:rsid w:val="0057093C"/>
    <w:rsid w:val="0059027A"/>
    <w:rsid w:val="00593D6F"/>
    <w:rsid w:val="00595B2D"/>
    <w:rsid w:val="00597739"/>
    <w:rsid w:val="005A2C9B"/>
    <w:rsid w:val="005B43E7"/>
    <w:rsid w:val="005C706D"/>
    <w:rsid w:val="005E5617"/>
    <w:rsid w:val="005F293E"/>
    <w:rsid w:val="005F7ECF"/>
    <w:rsid w:val="006055DE"/>
    <w:rsid w:val="00606880"/>
    <w:rsid w:val="0061585E"/>
    <w:rsid w:val="00623146"/>
    <w:rsid w:val="006249EB"/>
    <w:rsid w:val="00634406"/>
    <w:rsid w:val="0063595A"/>
    <w:rsid w:val="006362F0"/>
    <w:rsid w:val="00663EED"/>
    <w:rsid w:val="00667ABF"/>
    <w:rsid w:val="00667E61"/>
    <w:rsid w:val="006745FA"/>
    <w:rsid w:val="00677DEA"/>
    <w:rsid w:val="00683CCE"/>
    <w:rsid w:val="006841F0"/>
    <w:rsid w:val="00687BDE"/>
    <w:rsid w:val="00691EC1"/>
    <w:rsid w:val="006A0D12"/>
    <w:rsid w:val="006C0544"/>
    <w:rsid w:val="006C3BD3"/>
    <w:rsid w:val="006D300D"/>
    <w:rsid w:val="006D3A55"/>
    <w:rsid w:val="00703645"/>
    <w:rsid w:val="00704A25"/>
    <w:rsid w:val="0071228D"/>
    <w:rsid w:val="007129BA"/>
    <w:rsid w:val="00713188"/>
    <w:rsid w:val="007243BE"/>
    <w:rsid w:val="0073719A"/>
    <w:rsid w:val="00744584"/>
    <w:rsid w:val="00746FDA"/>
    <w:rsid w:val="00771215"/>
    <w:rsid w:val="007742A9"/>
    <w:rsid w:val="007751B4"/>
    <w:rsid w:val="00787046"/>
    <w:rsid w:val="00792FC5"/>
    <w:rsid w:val="00796A8E"/>
    <w:rsid w:val="007A0C25"/>
    <w:rsid w:val="007A0C64"/>
    <w:rsid w:val="007B3AD4"/>
    <w:rsid w:val="007B7501"/>
    <w:rsid w:val="007B7C4F"/>
    <w:rsid w:val="007C283E"/>
    <w:rsid w:val="007C387F"/>
    <w:rsid w:val="007C53FB"/>
    <w:rsid w:val="007E178A"/>
    <w:rsid w:val="007E2E7D"/>
    <w:rsid w:val="00804AB4"/>
    <w:rsid w:val="008303F8"/>
    <w:rsid w:val="00835F80"/>
    <w:rsid w:val="0083604C"/>
    <w:rsid w:val="00837F25"/>
    <w:rsid w:val="00843053"/>
    <w:rsid w:val="008462A6"/>
    <w:rsid w:val="008622B1"/>
    <w:rsid w:val="00875E5B"/>
    <w:rsid w:val="0088247E"/>
    <w:rsid w:val="00884A3A"/>
    <w:rsid w:val="008A5AA8"/>
    <w:rsid w:val="008B2BC2"/>
    <w:rsid w:val="008B7D18"/>
    <w:rsid w:val="008C11D4"/>
    <w:rsid w:val="008C6A5E"/>
    <w:rsid w:val="008D5752"/>
    <w:rsid w:val="008E10E2"/>
    <w:rsid w:val="008F1F97"/>
    <w:rsid w:val="008F4052"/>
    <w:rsid w:val="00906BAD"/>
    <w:rsid w:val="00920946"/>
    <w:rsid w:val="00927614"/>
    <w:rsid w:val="009416AD"/>
    <w:rsid w:val="009467A2"/>
    <w:rsid w:val="0098459B"/>
    <w:rsid w:val="00985A65"/>
    <w:rsid w:val="00985F07"/>
    <w:rsid w:val="009866DC"/>
    <w:rsid w:val="009950BB"/>
    <w:rsid w:val="009A1EF8"/>
    <w:rsid w:val="009B32DF"/>
    <w:rsid w:val="009C1679"/>
    <w:rsid w:val="009C279E"/>
    <w:rsid w:val="009D3FA7"/>
    <w:rsid w:val="009D4EB3"/>
    <w:rsid w:val="009D5F98"/>
    <w:rsid w:val="009E3298"/>
    <w:rsid w:val="00A27933"/>
    <w:rsid w:val="00A340BA"/>
    <w:rsid w:val="00A357D2"/>
    <w:rsid w:val="00A372F5"/>
    <w:rsid w:val="00A74A1A"/>
    <w:rsid w:val="00A873C0"/>
    <w:rsid w:val="00A92EDD"/>
    <w:rsid w:val="00AA753A"/>
    <w:rsid w:val="00AB7831"/>
    <w:rsid w:val="00AC1C0C"/>
    <w:rsid w:val="00AC3C53"/>
    <w:rsid w:val="00AD21A9"/>
    <w:rsid w:val="00AD7504"/>
    <w:rsid w:val="00AE64CC"/>
    <w:rsid w:val="00B005E4"/>
    <w:rsid w:val="00B04BD7"/>
    <w:rsid w:val="00B04E0A"/>
    <w:rsid w:val="00B13828"/>
    <w:rsid w:val="00B13D1B"/>
    <w:rsid w:val="00B17256"/>
    <w:rsid w:val="00B23B15"/>
    <w:rsid w:val="00B45379"/>
    <w:rsid w:val="00B510E7"/>
    <w:rsid w:val="00B6524F"/>
    <w:rsid w:val="00B818DF"/>
    <w:rsid w:val="00B95794"/>
    <w:rsid w:val="00BA0150"/>
    <w:rsid w:val="00BA1BAA"/>
    <w:rsid w:val="00BC000B"/>
    <w:rsid w:val="00BC2331"/>
    <w:rsid w:val="00BF5149"/>
    <w:rsid w:val="00BF722D"/>
    <w:rsid w:val="00C00B09"/>
    <w:rsid w:val="00C15EB5"/>
    <w:rsid w:val="00C16CC6"/>
    <w:rsid w:val="00C273C6"/>
    <w:rsid w:val="00C305CA"/>
    <w:rsid w:val="00C3172C"/>
    <w:rsid w:val="00C5069B"/>
    <w:rsid w:val="00C52681"/>
    <w:rsid w:val="00C528E9"/>
    <w:rsid w:val="00C53C57"/>
    <w:rsid w:val="00C90143"/>
    <w:rsid w:val="00C9194D"/>
    <w:rsid w:val="00C96499"/>
    <w:rsid w:val="00CB1AA1"/>
    <w:rsid w:val="00CC0FA6"/>
    <w:rsid w:val="00CC4FA4"/>
    <w:rsid w:val="00CD3D06"/>
    <w:rsid w:val="00CD3FEE"/>
    <w:rsid w:val="00CD4C64"/>
    <w:rsid w:val="00CE0E6B"/>
    <w:rsid w:val="00CF077D"/>
    <w:rsid w:val="00CF0C16"/>
    <w:rsid w:val="00CF7D03"/>
    <w:rsid w:val="00D05A7B"/>
    <w:rsid w:val="00D1345C"/>
    <w:rsid w:val="00D16795"/>
    <w:rsid w:val="00D17DD1"/>
    <w:rsid w:val="00D241E2"/>
    <w:rsid w:val="00D308E2"/>
    <w:rsid w:val="00D3791C"/>
    <w:rsid w:val="00D46907"/>
    <w:rsid w:val="00D52117"/>
    <w:rsid w:val="00D53573"/>
    <w:rsid w:val="00D57CDD"/>
    <w:rsid w:val="00D75CEB"/>
    <w:rsid w:val="00D96CA0"/>
    <w:rsid w:val="00D973CB"/>
    <w:rsid w:val="00DA6F38"/>
    <w:rsid w:val="00DB063F"/>
    <w:rsid w:val="00DB0659"/>
    <w:rsid w:val="00DB09EC"/>
    <w:rsid w:val="00DB0D39"/>
    <w:rsid w:val="00DB1F25"/>
    <w:rsid w:val="00DC2FAD"/>
    <w:rsid w:val="00DC658F"/>
    <w:rsid w:val="00DE4DBE"/>
    <w:rsid w:val="00DE7F45"/>
    <w:rsid w:val="00DF366A"/>
    <w:rsid w:val="00DF38AB"/>
    <w:rsid w:val="00DF7EEA"/>
    <w:rsid w:val="00E02DAC"/>
    <w:rsid w:val="00E14005"/>
    <w:rsid w:val="00E20B91"/>
    <w:rsid w:val="00E360DA"/>
    <w:rsid w:val="00E36AE0"/>
    <w:rsid w:val="00E51E0D"/>
    <w:rsid w:val="00E54CD2"/>
    <w:rsid w:val="00E558C9"/>
    <w:rsid w:val="00E614DD"/>
    <w:rsid w:val="00E627B4"/>
    <w:rsid w:val="00E81526"/>
    <w:rsid w:val="00E81F78"/>
    <w:rsid w:val="00E8363A"/>
    <w:rsid w:val="00EA5D16"/>
    <w:rsid w:val="00EA63D3"/>
    <w:rsid w:val="00EB1DE1"/>
    <w:rsid w:val="00EB31E6"/>
    <w:rsid w:val="00ED75E5"/>
    <w:rsid w:val="00EE1144"/>
    <w:rsid w:val="00F02456"/>
    <w:rsid w:val="00F05040"/>
    <w:rsid w:val="00F073FF"/>
    <w:rsid w:val="00F12D3C"/>
    <w:rsid w:val="00F13B43"/>
    <w:rsid w:val="00F31DFC"/>
    <w:rsid w:val="00F439D2"/>
    <w:rsid w:val="00F7684E"/>
    <w:rsid w:val="00F83220"/>
    <w:rsid w:val="00F9444C"/>
    <w:rsid w:val="00F94E5E"/>
    <w:rsid w:val="00FE0E92"/>
    <w:rsid w:val="00FF4F45"/>
    <w:rsid w:val="00FF60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8A1D9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customStyle="1" w:styleId="Default">
    <w:name w:val="Default"/>
    <w:rsid w:val="005B43E7"/>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271B16">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271B16">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271B16">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271B16">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271B16">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236340"/>
    <w:rsid w:val="00271B16"/>
    <w:rsid w:val="003729CB"/>
    <w:rsid w:val="003A0181"/>
    <w:rsid w:val="00553763"/>
    <w:rsid w:val="005A3EFE"/>
    <w:rsid w:val="005C7847"/>
    <w:rsid w:val="007A5DA8"/>
    <w:rsid w:val="00E310CE"/>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512</Words>
  <Characters>20023</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8T07:43:00Z</dcterms:created>
  <dcterms:modified xsi:type="dcterms:W3CDTF">2019-11-28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CVaM2Kvi"/&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